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280640"/>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Meta prog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80641"/>
      <w:r w:rsidRPr="009D75AD">
        <w:lastRenderedPageBreak/>
        <w:t>Table of Contents</w:t>
      </w:r>
      <w:bookmarkEnd w:id="1"/>
    </w:p>
    <w:p w:rsidR="00A05F6F" w:rsidRPr="00A05F6F" w:rsidRDefault="00A05F6F" w:rsidP="003636E7">
      <w:pPr>
        <w:spacing w:after="0" w:line="360" w:lineRule="auto"/>
      </w:pPr>
      <w:bookmarkStart w:id="2" w:name="_GoBack"/>
      <w:bookmarkEnd w:id="2"/>
    </w:p>
    <w:p w:rsidR="00537A82"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80640" w:history="1">
        <w:r w:rsidR="00537A82" w:rsidRPr="00C52CF6">
          <w:rPr>
            <w:rStyle w:val="Hyperlink"/>
          </w:rPr>
          <w:t>Abstract</w:t>
        </w:r>
        <w:r w:rsidR="00537A82">
          <w:rPr>
            <w:webHidden/>
          </w:rPr>
          <w:tab/>
        </w:r>
        <w:r w:rsidR="00537A82">
          <w:rPr>
            <w:webHidden/>
          </w:rPr>
          <w:fldChar w:fldCharType="begin"/>
        </w:r>
        <w:r w:rsidR="00537A82">
          <w:rPr>
            <w:webHidden/>
          </w:rPr>
          <w:instrText xml:space="preserve"> PAGEREF _Toc415280640 \h </w:instrText>
        </w:r>
        <w:r w:rsidR="00537A82">
          <w:rPr>
            <w:webHidden/>
          </w:rPr>
        </w:r>
        <w:r w:rsidR="00537A82">
          <w:rPr>
            <w:webHidden/>
          </w:rPr>
          <w:fldChar w:fldCharType="separate"/>
        </w:r>
        <w:r w:rsidR="00537A82">
          <w:rPr>
            <w:webHidden/>
          </w:rPr>
          <w:t>ii</w:t>
        </w:r>
        <w:r w:rsidR="00537A82">
          <w:rPr>
            <w:webHidden/>
          </w:rPr>
          <w:fldChar w:fldCharType="end"/>
        </w:r>
      </w:hyperlink>
    </w:p>
    <w:p w:rsidR="00537A82" w:rsidRDefault="00537A82">
      <w:pPr>
        <w:pStyle w:val="TOC1"/>
        <w:rPr>
          <w:rFonts w:asciiTheme="minorHAnsi" w:hAnsiTheme="minorHAnsi"/>
          <w:sz w:val="22"/>
        </w:rPr>
      </w:pPr>
      <w:hyperlink w:anchor="_Toc415280641" w:history="1">
        <w:r w:rsidRPr="00C52CF6">
          <w:rPr>
            <w:rStyle w:val="Hyperlink"/>
          </w:rPr>
          <w:t>Table of Contents</w:t>
        </w:r>
        <w:r>
          <w:rPr>
            <w:webHidden/>
          </w:rPr>
          <w:tab/>
        </w:r>
        <w:r>
          <w:rPr>
            <w:webHidden/>
          </w:rPr>
          <w:fldChar w:fldCharType="begin"/>
        </w:r>
        <w:r>
          <w:rPr>
            <w:webHidden/>
          </w:rPr>
          <w:instrText xml:space="preserve"> PAGEREF _Toc415280641 \h </w:instrText>
        </w:r>
        <w:r>
          <w:rPr>
            <w:webHidden/>
          </w:rPr>
        </w:r>
        <w:r>
          <w:rPr>
            <w:webHidden/>
          </w:rPr>
          <w:fldChar w:fldCharType="separate"/>
        </w:r>
        <w:r>
          <w:rPr>
            <w:webHidden/>
          </w:rPr>
          <w:t>iii</w:t>
        </w:r>
        <w:r>
          <w:rPr>
            <w:webHidden/>
          </w:rPr>
          <w:fldChar w:fldCharType="end"/>
        </w:r>
      </w:hyperlink>
    </w:p>
    <w:p w:rsidR="00537A82" w:rsidRDefault="00537A82">
      <w:pPr>
        <w:pStyle w:val="TOC1"/>
        <w:tabs>
          <w:tab w:val="left" w:pos="440"/>
        </w:tabs>
        <w:rPr>
          <w:rFonts w:asciiTheme="minorHAnsi" w:hAnsiTheme="minorHAnsi"/>
          <w:sz w:val="22"/>
        </w:rPr>
      </w:pPr>
      <w:hyperlink w:anchor="_Toc415280642" w:history="1">
        <w:r w:rsidRPr="00C52CF6">
          <w:rPr>
            <w:rStyle w:val="Hyperlink"/>
            <w:rFonts w:cs="Times New Roman"/>
          </w:rPr>
          <w:t>1.</w:t>
        </w:r>
        <w:r>
          <w:rPr>
            <w:rFonts w:asciiTheme="minorHAnsi" w:hAnsiTheme="minorHAnsi"/>
            <w:sz w:val="22"/>
          </w:rPr>
          <w:tab/>
        </w:r>
        <w:r w:rsidRPr="00C52CF6">
          <w:rPr>
            <w:rStyle w:val="Hyperlink"/>
            <w:rFonts w:cs="Times New Roman"/>
          </w:rPr>
          <w:t>Introduction</w:t>
        </w:r>
        <w:r>
          <w:rPr>
            <w:webHidden/>
          </w:rPr>
          <w:tab/>
        </w:r>
        <w:r>
          <w:rPr>
            <w:webHidden/>
          </w:rPr>
          <w:fldChar w:fldCharType="begin"/>
        </w:r>
        <w:r>
          <w:rPr>
            <w:webHidden/>
          </w:rPr>
          <w:instrText xml:space="preserve"> PAGEREF _Toc415280642 \h </w:instrText>
        </w:r>
        <w:r>
          <w:rPr>
            <w:webHidden/>
          </w:rPr>
        </w:r>
        <w:r>
          <w:rPr>
            <w:webHidden/>
          </w:rPr>
          <w:fldChar w:fldCharType="separate"/>
        </w:r>
        <w:r>
          <w:rPr>
            <w:webHidden/>
          </w:rPr>
          <w:t>1</w:t>
        </w:r>
        <w:r>
          <w:rPr>
            <w:webHidden/>
          </w:rPr>
          <w:fldChar w:fldCharType="end"/>
        </w:r>
      </w:hyperlink>
    </w:p>
    <w:p w:rsidR="00537A82" w:rsidRDefault="00537A82">
      <w:pPr>
        <w:pStyle w:val="TOC1"/>
        <w:tabs>
          <w:tab w:val="left" w:pos="440"/>
        </w:tabs>
        <w:rPr>
          <w:rFonts w:asciiTheme="minorHAnsi" w:hAnsiTheme="minorHAnsi"/>
          <w:sz w:val="22"/>
        </w:rPr>
      </w:pPr>
      <w:hyperlink w:anchor="_Toc415280643" w:history="1">
        <w:r w:rsidRPr="00C52CF6">
          <w:rPr>
            <w:rStyle w:val="Hyperlink"/>
            <w:rFonts w:cs="Times New Roman"/>
          </w:rPr>
          <w:t>2.</w:t>
        </w:r>
        <w:r>
          <w:rPr>
            <w:rFonts w:asciiTheme="minorHAnsi" w:hAnsiTheme="minorHAnsi"/>
            <w:sz w:val="22"/>
          </w:rPr>
          <w:tab/>
        </w:r>
        <w:r w:rsidRPr="00C52CF6">
          <w:rPr>
            <w:rStyle w:val="Hyperlink"/>
            <w:rFonts w:cs="Times New Roman"/>
          </w:rPr>
          <w:t>Tools</w:t>
        </w:r>
        <w:r>
          <w:rPr>
            <w:webHidden/>
          </w:rPr>
          <w:tab/>
        </w:r>
        <w:r>
          <w:rPr>
            <w:webHidden/>
          </w:rPr>
          <w:fldChar w:fldCharType="begin"/>
        </w:r>
        <w:r>
          <w:rPr>
            <w:webHidden/>
          </w:rPr>
          <w:instrText xml:space="preserve"> PAGEREF _Toc415280643 \h </w:instrText>
        </w:r>
        <w:r>
          <w:rPr>
            <w:webHidden/>
          </w:rPr>
        </w:r>
        <w:r>
          <w:rPr>
            <w:webHidden/>
          </w:rPr>
          <w:fldChar w:fldCharType="separate"/>
        </w:r>
        <w:r>
          <w:rPr>
            <w:webHidden/>
          </w:rPr>
          <w:t>3</w:t>
        </w:r>
        <w:r>
          <w:rPr>
            <w:webHidden/>
          </w:rPr>
          <w:fldChar w:fldCharType="end"/>
        </w:r>
      </w:hyperlink>
    </w:p>
    <w:p w:rsidR="00537A82" w:rsidRDefault="00537A82">
      <w:pPr>
        <w:pStyle w:val="TOC1"/>
        <w:tabs>
          <w:tab w:val="left" w:pos="660"/>
        </w:tabs>
        <w:rPr>
          <w:rFonts w:asciiTheme="minorHAnsi" w:hAnsiTheme="minorHAnsi"/>
          <w:sz w:val="22"/>
        </w:rPr>
      </w:pPr>
      <w:hyperlink w:anchor="_Toc415280644" w:history="1">
        <w:r w:rsidRPr="00C52CF6">
          <w:rPr>
            <w:rStyle w:val="Hyperlink"/>
            <w:rFonts w:cs="Times New Roman"/>
          </w:rPr>
          <w:t>2.1.</w:t>
        </w:r>
        <w:r>
          <w:rPr>
            <w:rFonts w:asciiTheme="minorHAnsi" w:hAnsiTheme="minorHAnsi"/>
            <w:sz w:val="22"/>
          </w:rPr>
          <w:tab/>
        </w:r>
        <w:r w:rsidRPr="00C52CF6">
          <w:rPr>
            <w:rStyle w:val="Hyperlink"/>
            <w:rFonts w:cs="Times New Roman"/>
          </w:rPr>
          <w:t>MetaOCaml</w:t>
        </w:r>
        <w:r>
          <w:rPr>
            <w:webHidden/>
          </w:rPr>
          <w:tab/>
        </w:r>
        <w:r>
          <w:rPr>
            <w:webHidden/>
          </w:rPr>
          <w:fldChar w:fldCharType="begin"/>
        </w:r>
        <w:r>
          <w:rPr>
            <w:webHidden/>
          </w:rPr>
          <w:instrText xml:space="preserve"> PAGEREF _Toc415280644 \h </w:instrText>
        </w:r>
        <w:r>
          <w:rPr>
            <w:webHidden/>
          </w:rPr>
        </w:r>
        <w:r>
          <w:rPr>
            <w:webHidden/>
          </w:rPr>
          <w:fldChar w:fldCharType="separate"/>
        </w:r>
        <w:r>
          <w:rPr>
            <w:webHidden/>
          </w:rPr>
          <w:t>3</w:t>
        </w:r>
        <w:r>
          <w:rPr>
            <w:webHidden/>
          </w:rPr>
          <w:fldChar w:fldCharType="end"/>
        </w:r>
      </w:hyperlink>
    </w:p>
    <w:p w:rsidR="00537A82" w:rsidRDefault="00537A82">
      <w:pPr>
        <w:pStyle w:val="TOC1"/>
        <w:tabs>
          <w:tab w:val="left" w:pos="660"/>
        </w:tabs>
        <w:rPr>
          <w:rFonts w:asciiTheme="minorHAnsi" w:hAnsiTheme="minorHAnsi"/>
          <w:sz w:val="22"/>
        </w:rPr>
      </w:pPr>
      <w:hyperlink w:anchor="_Toc415280648" w:history="1">
        <w:r w:rsidRPr="00C52CF6">
          <w:rPr>
            <w:rStyle w:val="Hyperlink"/>
            <w:rFonts w:cs="Times New Roman"/>
          </w:rPr>
          <w:t>2.2.</w:t>
        </w:r>
        <w:r>
          <w:rPr>
            <w:rFonts w:asciiTheme="minorHAnsi" w:hAnsiTheme="minorHAnsi"/>
            <w:sz w:val="22"/>
          </w:rPr>
          <w:tab/>
        </w:r>
        <w:r w:rsidRPr="00C52CF6">
          <w:rPr>
            <w:rStyle w:val="Hyperlink"/>
            <w:rFonts w:cs="Times New Roman"/>
          </w:rPr>
          <w:t>OCaml Extension Points</w:t>
        </w:r>
        <w:r>
          <w:rPr>
            <w:webHidden/>
          </w:rPr>
          <w:tab/>
        </w:r>
        <w:r>
          <w:rPr>
            <w:webHidden/>
          </w:rPr>
          <w:fldChar w:fldCharType="begin"/>
        </w:r>
        <w:r>
          <w:rPr>
            <w:webHidden/>
          </w:rPr>
          <w:instrText xml:space="preserve"> PAGEREF _Toc415280648 \h </w:instrText>
        </w:r>
        <w:r>
          <w:rPr>
            <w:webHidden/>
          </w:rPr>
        </w:r>
        <w:r>
          <w:rPr>
            <w:webHidden/>
          </w:rPr>
          <w:fldChar w:fldCharType="separate"/>
        </w:r>
        <w:r>
          <w:rPr>
            <w:webHidden/>
          </w:rPr>
          <w:t>6</w:t>
        </w:r>
        <w:r>
          <w:rPr>
            <w:webHidden/>
          </w:rPr>
          <w:fldChar w:fldCharType="end"/>
        </w:r>
      </w:hyperlink>
    </w:p>
    <w:p w:rsidR="00537A82" w:rsidRDefault="00537A82">
      <w:pPr>
        <w:pStyle w:val="TOC1"/>
        <w:tabs>
          <w:tab w:val="left" w:pos="660"/>
        </w:tabs>
        <w:rPr>
          <w:rFonts w:asciiTheme="minorHAnsi" w:hAnsiTheme="minorHAnsi"/>
          <w:sz w:val="22"/>
        </w:rPr>
      </w:pPr>
      <w:hyperlink w:anchor="_Toc415280649" w:history="1">
        <w:r w:rsidRPr="00C52CF6">
          <w:rPr>
            <w:rStyle w:val="Hyperlink"/>
            <w:rFonts w:cs="Times New Roman"/>
          </w:rPr>
          <w:t>2.3.</w:t>
        </w:r>
        <w:r>
          <w:rPr>
            <w:rFonts w:asciiTheme="minorHAnsi" w:hAnsiTheme="minorHAnsi"/>
            <w:sz w:val="22"/>
          </w:rPr>
          <w:tab/>
        </w:r>
        <w:r w:rsidRPr="00C52CF6">
          <w:rPr>
            <w:rStyle w:val="Hyperlink"/>
            <w:rFonts w:cs="Times New Roman"/>
          </w:rPr>
          <w:t>ppx Preprocessor</w:t>
        </w:r>
        <w:r>
          <w:rPr>
            <w:webHidden/>
          </w:rPr>
          <w:tab/>
        </w:r>
        <w:r>
          <w:rPr>
            <w:webHidden/>
          </w:rPr>
          <w:fldChar w:fldCharType="begin"/>
        </w:r>
        <w:r>
          <w:rPr>
            <w:webHidden/>
          </w:rPr>
          <w:instrText xml:space="preserve"> PAGEREF _Toc415280649 \h </w:instrText>
        </w:r>
        <w:r>
          <w:rPr>
            <w:webHidden/>
          </w:rPr>
        </w:r>
        <w:r>
          <w:rPr>
            <w:webHidden/>
          </w:rPr>
          <w:fldChar w:fldCharType="separate"/>
        </w:r>
        <w:r>
          <w:rPr>
            <w:webHidden/>
          </w:rPr>
          <w:t>7</w:t>
        </w:r>
        <w:r>
          <w:rPr>
            <w:webHidden/>
          </w:rPr>
          <w:fldChar w:fldCharType="end"/>
        </w:r>
      </w:hyperlink>
    </w:p>
    <w:p w:rsidR="00537A82" w:rsidRDefault="00537A82">
      <w:pPr>
        <w:pStyle w:val="TOC1"/>
        <w:tabs>
          <w:tab w:val="left" w:pos="440"/>
        </w:tabs>
        <w:rPr>
          <w:rFonts w:asciiTheme="minorHAnsi" w:hAnsiTheme="minorHAnsi"/>
          <w:sz w:val="22"/>
        </w:rPr>
      </w:pPr>
      <w:hyperlink w:anchor="_Toc415280650" w:history="1">
        <w:r w:rsidRPr="00C52CF6">
          <w:rPr>
            <w:rStyle w:val="Hyperlink"/>
            <w:rFonts w:cs="Times New Roman"/>
          </w:rPr>
          <w:t>3.</w:t>
        </w:r>
        <w:r>
          <w:rPr>
            <w:rFonts w:asciiTheme="minorHAnsi" w:hAnsiTheme="minorHAnsi"/>
            <w:sz w:val="22"/>
          </w:rPr>
          <w:tab/>
        </w:r>
        <w:r w:rsidRPr="00C52CF6">
          <w:rPr>
            <w:rStyle w:val="Hyperlink"/>
            <w:rFonts w:cs="Times New Roman"/>
          </w:rPr>
          <w:t>ppx_toMeta</w:t>
        </w:r>
        <w:r>
          <w:rPr>
            <w:webHidden/>
          </w:rPr>
          <w:tab/>
        </w:r>
        <w:r>
          <w:rPr>
            <w:webHidden/>
          </w:rPr>
          <w:fldChar w:fldCharType="begin"/>
        </w:r>
        <w:r>
          <w:rPr>
            <w:webHidden/>
          </w:rPr>
          <w:instrText xml:space="preserve"> PAGEREF _Toc415280650 \h </w:instrText>
        </w:r>
        <w:r>
          <w:rPr>
            <w:webHidden/>
          </w:rPr>
        </w:r>
        <w:r>
          <w:rPr>
            <w:webHidden/>
          </w:rPr>
          <w:fldChar w:fldCharType="separate"/>
        </w:r>
        <w:r>
          <w:rPr>
            <w:webHidden/>
          </w:rPr>
          <w:t>9</w:t>
        </w:r>
        <w:r>
          <w:rPr>
            <w:webHidden/>
          </w:rPr>
          <w:fldChar w:fldCharType="end"/>
        </w:r>
      </w:hyperlink>
    </w:p>
    <w:p w:rsidR="00537A82" w:rsidRDefault="00537A82">
      <w:pPr>
        <w:pStyle w:val="TOC1"/>
        <w:tabs>
          <w:tab w:val="left" w:pos="660"/>
        </w:tabs>
        <w:rPr>
          <w:rFonts w:asciiTheme="minorHAnsi" w:hAnsiTheme="minorHAnsi"/>
          <w:sz w:val="22"/>
        </w:rPr>
      </w:pPr>
      <w:hyperlink w:anchor="_Toc415280651" w:history="1">
        <w:r w:rsidRPr="00C52CF6">
          <w:rPr>
            <w:rStyle w:val="Hyperlink"/>
            <w:rFonts w:cs="Times New Roman"/>
          </w:rPr>
          <w:t>3.1.</w:t>
        </w:r>
        <w:r>
          <w:rPr>
            <w:rFonts w:asciiTheme="minorHAnsi" w:hAnsiTheme="minorHAnsi"/>
            <w:sz w:val="22"/>
          </w:rPr>
          <w:tab/>
        </w:r>
        <w:r w:rsidRPr="00C52CF6">
          <w:rPr>
            <w:rStyle w:val="Hyperlink"/>
            <w:rFonts w:cs="Times New Roman"/>
          </w:rPr>
          <w:t>Translation Scheme</w:t>
        </w:r>
        <w:r>
          <w:rPr>
            <w:webHidden/>
          </w:rPr>
          <w:tab/>
        </w:r>
        <w:r>
          <w:rPr>
            <w:webHidden/>
          </w:rPr>
          <w:fldChar w:fldCharType="begin"/>
        </w:r>
        <w:r>
          <w:rPr>
            <w:webHidden/>
          </w:rPr>
          <w:instrText xml:space="preserve"> PAGEREF _Toc415280651 \h </w:instrText>
        </w:r>
        <w:r>
          <w:rPr>
            <w:webHidden/>
          </w:rPr>
        </w:r>
        <w:r>
          <w:rPr>
            <w:webHidden/>
          </w:rPr>
          <w:fldChar w:fldCharType="separate"/>
        </w:r>
        <w:r>
          <w:rPr>
            <w:webHidden/>
          </w:rPr>
          <w:t>9</w:t>
        </w:r>
        <w:r>
          <w:rPr>
            <w:webHidden/>
          </w:rPr>
          <w:fldChar w:fldCharType="end"/>
        </w:r>
      </w:hyperlink>
    </w:p>
    <w:p w:rsidR="00537A82" w:rsidRDefault="00537A82">
      <w:pPr>
        <w:pStyle w:val="TOC1"/>
        <w:tabs>
          <w:tab w:val="left" w:pos="880"/>
        </w:tabs>
        <w:rPr>
          <w:rFonts w:asciiTheme="minorHAnsi" w:hAnsiTheme="minorHAnsi"/>
          <w:sz w:val="22"/>
        </w:rPr>
      </w:pPr>
      <w:hyperlink w:anchor="_Toc415280652" w:history="1">
        <w:r w:rsidRPr="00C52CF6">
          <w:rPr>
            <w:rStyle w:val="Hyperlink"/>
            <w:rFonts w:cs="Times New Roman"/>
          </w:rPr>
          <w:t>3.1.1.</w:t>
        </w:r>
        <w:r>
          <w:rPr>
            <w:rFonts w:asciiTheme="minorHAnsi" w:hAnsiTheme="minorHAnsi"/>
            <w:sz w:val="22"/>
          </w:rPr>
          <w:tab/>
        </w:r>
        <w:r w:rsidRPr="00C52CF6">
          <w:rPr>
            <w:rStyle w:val="Hyperlink"/>
            <w:rFonts w:cs="Times New Roman"/>
          </w:rPr>
          <w:t>Simple functions with no control flow or recursion</w:t>
        </w:r>
        <w:r>
          <w:rPr>
            <w:webHidden/>
          </w:rPr>
          <w:tab/>
        </w:r>
        <w:r>
          <w:rPr>
            <w:webHidden/>
          </w:rPr>
          <w:fldChar w:fldCharType="begin"/>
        </w:r>
        <w:r>
          <w:rPr>
            <w:webHidden/>
          </w:rPr>
          <w:instrText xml:space="preserve"> PAGEREF _Toc415280652 \h </w:instrText>
        </w:r>
        <w:r>
          <w:rPr>
            <w:webHidden/>
          </w:rPr>
        </w:r>
        <w:r>
          <w:rPr>
            <w:webHidden/>
          </w:rPr>
          <w:fldChar w:fldCharType="separate"/>
        </w:r>
        <w:r>
          <w:rPr>
            <w:webHidden/>
          </w:rPr>
          <w:t>9</w:t>
        </w:r>
        <w:r>
          <w:rPr>
            <w:webHidden/>
          </w:rPr>
          <w:fldChar w:fldCharType="end"/>
        </w:r>
      </w:hyperlink>
    </w:p>
    <w:p w:rsidR="00537A82" w:rsidRDefault="00537A82">
      <w:pPr>
        <w:pStyle w:val="TOC1"/>
        <w:tabs>
          <w:tab w:val="left" w:pos="880"/>
        </w:tabs>
        <w:rPr>
          <w:rFonts w:asciiTheme="minorHAnsi" w:hAnsiTheme="minorHAnsi"/>
          <w:sz w:val="22"/>
        </w:rPr>
      </w:pPr>
      <w:hyperlink w:anchor="_Toc415280653" w:history="1">
        <w:r w:rsidRPr="00C52CF6">
          <w:rPr>
            <w:rStyle w:val="Hyperlink"/>
            <w:rFonts w:cs="Times New Roman"/>
          </w:rPr>
          <w:t>3.1.2.</w:t>
        </w:r>
        <w:r>
          <w:rPr>
            <w:rFonts w:asciiTheme="minorHAnsi" w:hAnsiTheme="minorHAnsi"/>
            <w:sz w:val="22"/>
          </w:rPr>
          <w:tab/>
        </w:r>
        <w:r w:rsidRPr="00C52CF6">
          <w:rPr>
            <w:rStyle w:val="Hyperlink"/>
            <w:rFonts w:cs="Times New Roman"/>
          </w:rPr>
          <w:t>Functions with control flow</w:t>
        </w:r>
        <w:r>
          <w:rPr>
            <w:webHidden/>
          </w:rPr>
          <w:tab/>
        </w:r>
        <w:r>
          <w:rPr>
            <w:webHidden/>
          </w:rPr>
          <w:fldChar w:fldCharType="begin"/>
        </w:r>
        <w:r>
          <w:rPr>
            <w:webHidden/>
          </w:rPr>
          <w:instrText xml:space="preserve"> PAGEREF _Toc415280653 \h </w:instrText>
        </w:r>
        <w:r>
          <w:rPr>
            <w:webHidden/>
          </w:rPr>
        </w:r>
        <w:r>
          <w:rPr>
            <w:webHidden/>
          </w:rPr>
          <w:fldChar w:fldCharType="separate"/>
        </w:r>
        <w:r>
          <w:rPr>
            <w:webHidden/>
          </w:rPr>
          <w:t>10</w:t>
        </w:r>
        <w:r>
          <w:rPr>
            <w:webHidden/>
          </w:rPr>
          <w:fldChar w:fldCharType="end"/>
        </w:r>
      </w:hyperlink>
    </w:p>
    <w:p w:rsidR="00537A82" w:rsidRDefault="00537A82">
      <w:pPr>
        <w:pStyle w:val="TOC1"/>
        <w:tabs>
          <w:tab w:val="left" w:pos="880"/>
        </w:tabs>
        <w:rPr>
          <w:rFonts w:asciiTheme="minorHAnsi" w:hAnsiTheme="minorHAnsi"/>
          <w:sz w:val="22"/>
        </w:rPr>
      </w:pPr>
      <w:hyperlink w:anchor="_Toc415280654" w:history="1">
        <w:r w:rsidRPr="00C52CF6">
          <w:rPr>
            <w:rStyle w:val="Hyperlink"/>
            <w:rFonts w:cs="Times New Roman"/>
          </w:rPr>
          <w:t>3.1.3.</w:t>
        </w:r>
        <w:r>
          <w:rPr>
            <w:rFonts w:asciiTheme="minorHAnsi" w:hAnsiTheme="minorHAnsi"/>
            <w:sz w:val="22"/>
          </w:rPr>
          <w:tab/>
        </w:r>
        <w:r w:rsidRPr="00C52CF6">
          <w:rPr>
            <w:rStyle w:val="Hyperlink"/>
            <w:rFonts w:cs="Times New Roman"/>
          </w:rPr>
          <w:t>Functions with recursion</w:t>
        </w:r>
        <w:r>
          <w:rPr>
            <w:webHidden/>
          </w:rPr>
          <w:tab/>
        </w:r>
        <w:r>
          <w:rPr>
            <w:webHidden/>
          </w:rPr>
          <w:fldChar w:fldCharType="begin"/>
        </w:r>
        <w:r>
          <w:rPr>
            <w:webHidden/>
          </w:rPr>
          <w:instrText xml:space="preserve"> PAGEREF _Toc415280654 \h </w:instrText>
        </w:r>
        <w:r>
          <w:rPr>
            <w:webHidden/>
          </w:rPr>
        </w:r>
        <w:r>
          <w:rPr>
            <w:webHidden/>
          </w:rPr>
          <w:fldChar w:fldCharType="separate"/>
        </w:r>
        <w:r>
          <w:rPr>
            <w:webHidden/>
          </w:rPr>
          <w:t>12</w:t>
        </w:r>
        <w:r>
          <w:rPr>
            <w:webHidden/>
          </w:rPr>
          <w:fldChar w:fldCharType="end"/>
        </w:r>
      </w:hyperlink>
    </w:p>
    <w:p w:rsidR="00537A82" w:rsidRDefault="00537A82">
      <w:pPr>
        <w:pStyle w:val="TOC1"/>
        <w:tabs>
          <w:tab w:val="left" w:pos="880"/>
        </w:tabs>
        <w:rPr>
          <w:rFonts w:asciiTheme="minorHAnsi" w:hAnsiTheme="minorHAnsi"/>
          <w:sz w:val="22"/>
        </w:rPr>
      </w:pPr>
      <w:hyperlink w:anchor="_Toc415280655" w:history="1">
        <w:r w:rsidRPr="00C52CF6">
          <w:rPr>
            <w:rStyle w:val="Hyperlink"/>
            <w:rFonts w:cs="Times New Roman"/>
          </w:rPr>
          <w:t>3.1.4.</w:t>
        </w:r>
        <w:r>
          <w:rPr>
            <w:rFonts w:asciiTheme="minorHAnsi" w:hAnsiTheme="minorHAnsi"/>
            <w:sz w:val="22"/>
          </w:rPr>
          <w:tab/>
        </w:r>
        <w:r w:rsidRPr="00C52CF6">
          <w:rPr>
            <w:rStyle w:val="Hyperlink"/>
            <w:rFonts w:cs="Times New Roman"/>
          </w:rPr>
          <w:t>Function that uses other staged function</w:t>
        </w:r>
        <w:r>
          <w:rPr>
            <w:webHidden/>
          </w:rPr>
          <w:tab/>
        </w:r>
        <w:r>
          <w:rPr>
            <w:webHidden/>
          </w:rPr>
          <w:fldChar w:fldCharType="begin"/>
        </w:r>
        <w:r>
          <w:rPr>
            <w:webHidden/>
          </w:rPr>
          <w:instrText xml:space="preserve"> PAGEREF _Toc415280655 \h </w:instrText>
        </w:r>
        <w:r>
          <w:rPr>
            <w:webHidden/>
          </w:rPr>
        </w:r>
        <w:r>
          <w:rPr>
            <w:webHidden/>
          </w:rPr>
          <w:fldChar w:fldCharType="separate"/>
        </w:r>
        <w:r>
          <w:rPr>
            <w:webHidden/>
          </w:rPr>
          <w:t>14</w:t>
        </w:r>
        <w:r>
          <w:rPr>
            <w:webHidden/>
          </w:rPr>
          <w:fldChar w:fldCharType="end"/>
        </w:r>
      </w:hyperlink>
    </w:p>
    <w:p w:rsidR="00537A82" w:rsidRDefault="00537A82">
      <w:pPr>
        <w:pStyle w:val="TOC1"/>
        <w:tabs>
          <w:tab w:val="left" w:pos="660"/>
        </w:tabs>
        <w:rPr>
          <w:rFonts w:asciiTheme="minorHAnsi" w:hAnsiTheme="minorHAnsi"/>
          <w:sz w:val="22"/>
        </w:rPr>
      </w:pPr>
      <w:hyperlink w:anchor="_Toc415280656" w:history="1">
        <w:r w:rsidRPr="00C52CF6">
          <w:rPr>
            <w:rStyle w:val="Hyperlink"/>
            <w:rFonts w:cs="Times New Roman"/>
          </w:rPr>
          <w:t>3.2.</w:t>
        </w:r>
        <w:r>
          <w:rPr>
            <w:rFonts w:asciiTheme="minorHAnsi" w:hAnsiTheme="minorHAnsi"/>
            <w:sz w:val="22"/>
          </w:rPr>
          <w:tab/>
        </w:r>
        <w:r w:rsidRPr="00C52CF6">
          <w:rPr>
            <w:rStyle w:val="Hyperlink"/>
            <w:rFonts w:cs="Times New Roman"/>
          </w:rPr>
          <w:t>Source Code Annotation</w:t>
        </w:r>
        <w:r>
          <w:rPr>
            <w:webHidden/>
          </w:rPr>
          <w:tab/>
        </w:r>
        <w:r>
          <w:rPr>
            <w:webHidden/>
          </w:rPr>
          <w:fldChar w:fldCharType="begin"/>
        </w:r>
        <w:r>
          <w:rPr>
            <w:webHidden/>
          </w:rPr>
          <w:instrText xml:space="preserve"> PAGEREF _Toc415280656 \h </w:instrText>
        </w:r>
        <w:r>
          <w:rPr>
            <w:webHidden/>
          </w:rPr>
        </w:r>
        <w:r>
          <w:rPr>
            <w:webHidden/>
          </w:rPr>
          <w:fldChar w:fldCharType="separate"/>
        </w:r>
        <w:r>
          <w:rPr>
            <w:webHidden/>
          </w:rPr>
          <w:t>17</w:t>
        </w:r>
        <w:r>
          <w:rPr>
            <w:webHidden/>
          </w:rPr>
          <w:fldChar w:fldCharType="end"/>
        </w:r>
      </w:hyperlink>
    </w:p>
    <w:p w:rsidR="00537A82" w:rsidRDefault="00537A82">
      <w:pPr>
        <w:pStyle w:val="TOC1"/>
        <w:tabs>
          <w:tab w:val="left" w:pos="660"/>
        </w:tabs>
        <w:rPr>
          <w:rFonts w:asciiTheme="minorHAnsi" w:hAnsiTheme="minorHAnsi"/>
          <w:sz w:val="22"/>
        </w:rPr>
      </w:pPr>
      <w:hyperlink w:anchor="_Toc415280657" w:history="1">
        <w:r w:rsidRPr="00C52CF6">
          <w:rPr>
            <w:rStyle w:val="Hyperlink"/>
            <w:rFonts w:cs="Times New Roman"/>
          </w:rPr>
          <w:t>3.3.</w:t>
        </w:r>
        <w:r>
          <w:rPr>
            <w:rFonts w:asciiTheme="minorHAnsi" w:hAnsiTheme="minorHAnsi"/>
            <w:sz w:val="22"/>
          </w:rPr>
          <w:tab/>
        </w:r>
        <w:r w:rsidRPr="00C52CF6">
          <w:rPr>
            <w:rStyle w:val="Hyperlink"/>
            <w:rFonts w:cs="Times New Roman"/>
          </w:rPr>
          <w:t>ppx Preprocessor</w:t>
        </w:r>
        <w:r>
          <w:rPr>
            <w:webHidden/>
          </w:rPr>
          <w:tab/>
        </w:r>
        <w:r>
          <w:rPr>
            <w:webHidden/>
          </w:rPr>
          <w:fldChar w:fldCharType="begin"/>
        </w:r>
        <w:r>
          <w:rPr>
            <w:webHidden/>
          </w:rPr>
          <w:instrText xml:space="preserve"> PAGEREF _Toc415280657 \h </w:instrText>
        </w:r>
        <w:r>
          <w:rPr>
            <w:webHidden/>
          </w:rPr>
        </w:r>
        <w:r>
          <w:rPr>
            <w:webHidden/>
          </w:rPr>
          <w:fldChar w:fldCharType="separate"/>
        </w:r>
        <w:r>
          <w:rPr>
            <w:webHidden/>
          </w:rPr>
          <w:t>19</w:t>
        </w:r>
        <w:r>
          <w:rPr>
            <w:webHidden/>
          </w:rPr>
          <w:fldChar w:fldCharType="end"/>
        </w:r>
      </w:hyperlink>
    </w:p>
    <w:p w:rsidR="00537A82" w:rsidRDefault="00537A82">
      <w:pPr>
        <w:pStyle w:val="TOC1"/>
        <w:tabs>
          <w:tab w:val="left" w:pos="880"/>
        </w:tabs>
        <w:rPr>
          <w:rFonts w:asciiTheme="minorHAnsi" w:hAnsiTheme="minorHAnsi"/>
          <w:sz w:val="22"/>
        </w:rPr>
      </w:pPr>
      <w:hyperlink w:anchor="_Toc415280658" w:history="1">
        <w:r w:rsidRPr="00C52CF6">
          <w:rPr>
            <w:rStyle w:val="Hyperlink"/>
            <w:rFonts w:cs="Times New Roman"/>
          </w:rPr>
          <w:t>3.3.1.</w:t>
        </w:r>
        <w:r>
          <w:rPr>
            <w:rFonts w:asciiTheme="minorHAnsi" w:hAnsiTheme="minorHAnsi"/>
            <w:sz w:val="22"/>
          </w:rPr>
          <w:tab/>
        </w:r>
        <w:r w:rsidRPr="00C52CF6">
          <w:rPr>
            <w:rStyle w:val="Hyperlink"/>
            <w:rFonts w:cs="Times New Roman"/>
          </w:rPr>
          <w:t>Hooking to the default mapper</w:t>
        </w:r>
        <w:r>
          <w:rPr>
            <w:webHidden/>
          </w:rPr>
          <w:tab/>
        </w:r>
        <w:r>
          <w:rPr>
            <w:webHidden/>
          </w:rPr>
          <w:fldChar w:fldCharType="begin"/>
        </w:r>
        <w:r>
          <w:rPr>
            <w:webHidden/>
          </w:rPr>
          <w:instrText xml:space="preserve"> PAGEREF _Toc415280658 \h </w:instrText>
        </w:r>
        <w:r>
          <w:rPr>
            <w:webHidden/>
          </w:rPr>
        </w:r>
        <w:r>
          <w:rPr>
            <w:webHidden/>
          </w:rPr>
          <w:fldChar w:fldCharType="separate"/>
        </w:r>
        <w:r>
          <w:rPr>
            <w:webHidden/>
          </w:rPr>
          <w:t>19</w:t>
        </w:r>
        <w:r>
          <w:rPr>
            <w:webHidden/>
          </w:rPr>
          <w:fldChar w:fldCharType="end"/>
        </w:r>
      </w:hyperlink>
    </w:p>
    <w:p w:rsidR="00537A82" w:rsidRDefault="00537A82">
      <w:pPr>
        <w:pStyle w:val="TOC1"/>
        <w:tabs>
          <w:tab w:val="left" w:pos="880"/>
        </w:tabs>
        <w:rPr>
          <w:rFonts w:asciiTheme="minorHAnsi" w:hAnsiTheme="minorHAnsi"/>
          <w:sz w:val="22"/>
        </w:rPr>
      </w:pPr>
      <w:hyperlink w:anchor="_Toc415280659" w:history="1">
        <w:r w:rsidRPr="00C52CF6">
          <w:rPr>
            <w:rStyle w:val="Hyperlink"/>
            <w:rFonts w:cs="Times New Roman"/>
          </w:rPr>
          <w:t>3.3.2.</w:t>
        </w:r>
        <w:r>
          <w:rPr>
            <w:rFonts w:asciiTheme="minorHAnsi" w:hAnsiTheme="minorHAnsi"/>
            <w:sz w:val="22"/>
          </w:rPr>
          <w:tab/>
        </w:r>
        <w:r w:rsidRPr="00C52CF6">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5280659 \h </w:instrText>
        </w:r>
        <w:r>
          <w:rPr>
            <w:webHidden/>
          </w:rPr>
        </w:r>
        <w:r>
          <w:rPr>
            <w:webHidden/>
          </w:rPr>
          <w:fldChar w:fldCharType="separate"/>
        </w:r>
        <w:r>
          <w:rPr>
            <w:webHidden/>
          </w:rPr>
          <w:t>20</w:t>
        </w:r>
        <w:r>
          <w:rPr>
            <w:webHidden/>
          </w:rPr>
          <w:fldChar w:fldCharType="end"/>
        </w:r>
      </w:hyperlink>
    </w:p>
    <w:p w:rsidR="00537A82" w:rsidRDefault="00537A82">
      <w:pPr>
        <w:pStyle w:val="TOC1"/>
        <w:tabs>
          <w:tab w:val="left" w:pos="880"/>
        </w:tabs>
        <w:rPr>
          <w:rFonts w:asciiTheme="minorHAnsi" w:hAnsiTheme="minorHAnsi"/>
          <w:sz w:val="22"/>
        </w:rPr>
      </w:pPr>
      <w:hyperlink w:anchor="_Toc415280660" w:history="1">
        <w:r w:rsidRPr="00C52CF6">
          <w:rPr>
            <w:rStyle w:val="Hyperlink"/>
            <w:rFonts w:cs="Times New Roman"/>
          </w:rPr>
          <w:t>3.3.3.</w:t>
        </w:r>
        <w:r>
          <w:rPr>
            <w:rFonts w:asciiTheme="minorHAnsi" w:hAnsiTheme="minorHAnsi"/>
            <w:sz w:val="22"/>
          </w:rPr>
          <w:tab/>
        </w:r>
        <w:r w:rsidRPr="00C52CF6">
          <w:rPr>
            <w:rStyle w:val="Hyperlink"/>
            <w:rFonts w:cs="Times New Roman"/>
          </w:rPr>
          <w:t>Building the staged function</w:t>
        </w:r>
        <w:r>
          <w:rPr>
            <w:webHidden/>
          </w:rPr>
          <w:tab/>
        </w:r>
        <w:r>
          <w:rPr>
            <w:webHidden/>
          </w:rPr>
          <w:fldChar w:fldCharType="begin"/>
        </w:r>
        <w:r>
          <w:rPr>
            <w:webHidden/>
          </w:rPr>
          <w:instrText xml:space="preserve"> PAGEREF _Toc415280660 \h </w:instrText>
        </w:r>
        <w:r>
          <w:rPr>
            <w:webHidden/>
          </w:rPr>
        </w:r>
        <w:r>
          <w:rPr>
            <w:webHidden/>
          </w:rPr>
          <w:fldChar w:fldCharType="separate"/>
        </w:r>
        <w:r>
          <w:rPr>
            <w:webHidden/>
          </w:rPr>
          <w:t>22</w:t>
        </w:r>
        <w:r>
          <w:rPr>
            <w:webHidden/>
          </w:rPr>
          <w:fldChar w:fldCharType="end"/>
        </w:r>
      </w:hyperlink>
    </w:p>
    <w:p w:rsidR="00537A82" w:rsidRDefault="00537A82">
      <w:pPr>
        <w:pStyle w:val="TOC1"/>
        <w:tabs>
          <w:tab w:val="left" w:pos="880"/>
        </w:tabs>
        <w:rPr>
          <w:rFonts w:asciiTheme="minorHAnsi" w:hAnsiTheme="minorHAnsi"/>
          <w:sz w:val="22"/>
        </w:rPr>
      </w:pPr>
      <w:hyperlink w:anchor="_Toc415280661" w:history="1">
        <w:r w:rsidRPr="00C52CF6">
          <w:rPr>
            <w:rStyle w:val="Hyperlink"/>
            <w:rFonts w:cs="Times New Roman"/>
          </w:rPr>
          <w:t>3.3.4.</w:t>
        </w:r>
        <w:r>
          <w:rPr>
            <w:rFonts w:asciiTheme="minorHAnsi" w:hAnsiTheme="minorHAnsi"/>
            <w:sz w:val="22"/>
          </w:rPr>
          <w:tab/>
        </w:r>
        <w:r w:rsidRPr="00C52CF6">
          <w:rPr>
            <w:rStyle w:val="Hyperlink"/>
            <w:rFonts w:cs="Times New Roman"/>
          </w:rPr>
          <w:t>Combining the results</w:t>
        </w:r>
        <w:r>
          <w:rPr>
            <w:webHidden/>
          </w:rPr>
          <w:tab/>
        </w:r>
        <w:r>
          <w:rPr>
            <w:webHidden/>
          </w:rPr>
          <w:fldChar w:fldCharType="begin"/>
        </w:r>
        <w:r>
          <w:rPr>
            <w:webHidden/>
          </w:rPr>
          <w:instrText xml:space="preserve"> PAGEREF _Toc415280661 \h </w:instrText>
        </w:r>
        <w:r>
          <w:rPr>
            <w:webHidden/>
          </w:rPr>
        </w:r>
        <w:r>
          <w:rPr>
            <w:webHidden/>
          </w:rPr>
          <w:fldChar w:fldCharType="separate"/>
        </w:r>
        <w:r>
          <w:rPr>
            <w:webHidden/>
          </w:rPr>
          <w:t>24</w:t>
        </w:r>
        <w:r>
          <w:rPr>
            <w:webHidden/>
          </w:rPr>
          <w:fldChar w:fldCharType="end"/>
        </w:r>
      </w:hyperlink>
    </w:p>
    <w:p w:rsidR="00537A82" w:rsidRDefault="00537A82">
      <w:pPr>
        <w:pStyle w:val="TOC1"/>
        <w:tabs>
          <w:tab w:val="left" w:pos="440"/>
        </w:tabs>
        <w:rPr>
          <w:rFonts w:asciiTheme="minorHAnsi" w:hAnsiTheme="minorHAnsi"/>
          <w:sz w:val="22"/>
        </w:rPr>
      </w:pPr>
      <w:hyperlink w:anchor="_Toc415280662" w:history="1">
        <w:r w:rsidRPr="00C52CF6">
          <w:rPr>
            <w:rStyle w:val="Hyperlink"/>
            <w:rFonts w:cs="Times New Roman"/>
          </w:rPr>
          <w:t>4.</w:t>
        </w:r>
        <w:r>
          <w:rPr>
            <w:rFonts w:asciiTheme="minorHAnsi" w:hAnsiTheme="minorHAnsi"/>
            <w:sz w:val="22"/>
          </w:rPr>
          <w:tab/>
        </w:r>
        <w:r w:rsidRPr="00C52CF6">
          <w:rPr>
            <w:rStyle w:val="Hyperlink"/>
            <w:rFonts w:cs="Times New Roman"/>
          </w:rPr>
          <w:t>Conclusions</w:t>
        </w:r>
        <w:r>
          <w:rPr>
            <w:webHidden/>
          </w:rPr>
          <w:tab/>
        </w:r>
        <w:r>
          <w:rPr>
            <w:webHidden/>
          </w:rPr>
          <w:fldChar w:fldCharType="begin"/>
        </w:r>
        <w:r>
          <w:rPr>
            <w:webHidden/>
          </w:rPr>
          <w:instrText xml:space="preserve"> PAGEREF _Toc415280662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660"/>
        </w:tabs>
        <w:rPr>
          <w:rFonts w:asciiTheme="minorHAnsi" w:hAnsiTheme="minorHAnsi"/>
          <w:sz w:val="22"/>
        </w:rPr>
      </w:pPr>
      <w:hyperlink w:anchor="_Toc415280663" w:history="1">
        <w:r w:rsidRPr="00C52CF6">
          <w:rPr>
            <w:rStyle w:val="Hyperlink"/>
            <w:rFonts w:cs="Times New Roman"/>
          </w:rPr>
          <w:t>4.1.</w:t>
        </w:r>
        <w:r>
          <w:rPr>
            <w:rFonts w:asciiTheme="minorHAnsi" w:hAnsiTheme="minorHAnsi"/>
            <w:sz w:val="22"/>
          </w:rPr>
          <w:tab/>
        </w:r>
        <w:r w:rsidRPr="00C52CF6">
          <w:rPr>
            <w:rStyle w:val="Hyperlink"/>
            <w:rFonts w:cs="Times New Roman"/>
          </w:rPr>
          <w:t>Summary</w:t>
        </w:r>
        <w:r>
          <w:rPr>
            <w:webHidden/>
          </w:rPr>
          <w:tab/>
        </w:r>
        <w:r>
          <w:rPr>
            <w:webHidden/>
          </w:rPr>
          <w:fldChar w:fldCharType="begin"/>
        </w:r>
        <w:r>
          <w:rPr>
            <w:webHidden/>
          </w:rPr>
          <w:instrText xml:space="preserve"> PAGEREF _Toc415280663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660"/>
        </w:tabs>
        <w:rPr>
          <w:rFonts w:asciiTheme="minorHAnsi" w:hAnsiTheme="minorHAnsi"/>
          <w:sz w:val="22"/>
        </w:rPr>
      </w:pPr>
      <w:hyperlink w:anchor="_Toc415280664" w:history="1">
        <w:r w:rsidRPr="00C52CF6">
          <w:rPr>
            <w:rStyle w:val="Hyperlink"/>
            <w:rFonts w:cs="Times New Roman"/>
          </w:rPr>
          <w:t>4.2.</w:t>
        </w:r>
        <w:r>
          <w:rPr>
            <w:rFonts w:asciiTheme="minorHAnsi" w:hAnsiTheme="minorHAnsi"/>
            <w:sz w:val="22"/>
          </w:rPr>
          <w:tab/>
        </w:r>
        <w:r w:rsidRPr="00C52CF6">
          <w:rPr>
            <w:rStyle w:val="Hyperlink"/>
            <w:rFonts w:cs="Times New Roman"/>
          </w:rPr>
          <w:t>Limitations</w:t>
        </w:r>
        <w:r>
          <w:rPr>
            <w:webHidden/>
          </w:rPr>
          <w:tab/>
        </w:r>
        <w:r>
          <w:rPr>
            <w:webHidden/>
          </w:rPr>
          <w:fldChar w:fldCharType="begin"/>
        </w:r>
        <w:r>
          <w:rPr>
            <w:webHidden/>
          </w:rPr>
          <w:instrText xml:space="preserve"> PAGEREF _Toc415280664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880"/>
        </w:tabs>
        <w:rPr>
          <w:rFonts w:asciiTheme="minorHAnsi" w:hAnsiTheme="minorHAnsi"/>
          <w:sz w:val="22"/>
        </w:rPr>
      </w:pPr>
      <w:hyperlink w:anchor="_Toc415280665" w:history="1">
        <w:r w:rsidRPr="00C52CF6">
          <w:rPr>
            <w:rStyle w:val="Hyperlink"/>
            <w:rFonts w:cs="Times New Roman"/>
          </w:rPr>
          <w:t>4.2.1.</w:t>
        </w:r>
        <w:r>
          <w:rPr>
            <w:rFonts w:asciiTheme="minorHAnsi" w:hAnsiTheme="minorHAnsi"/>
            <w:sz w:val="22"/>
          </w:rPr>
          <w:tab/>
        </w:r>
        <w:r w:rsidRPr="00C52CF6">
          <w:rPr>
            <w:rStyle w:val="Hyperlink"/>
            <w:rFonts w:cs="Times New Roman"/>
          </w:rPr>
          <w:t>Scope of translation scheme</w:t>
        </w:r>
        <w:r>
          <w:rPr>
            <w:webHidden/>
          </w:rPr>
          <w:tab/>
        </w:r>
        <w:r>
          <w:rPr>
            <w:webHidden/>
          </w:rPr>
          <w:fldChar w:fldCharType="begin"/>
        </w:r>
        <w:r>
          <w:rPr>
            <w:webHidden/>
          </w:rPr>
          <w:instrText xml:space="preserve"> PAGEREF _Toc415280665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880"/>
        </w:tabs>
        <w:rPr>
          <w:rFonts w:asciiTheme="minorHAnsi" w:hAnsiTheme="minorHAnsi"/>
          <w:sz w:val="22"/>
        </w:rPr>
      </w:pPr>
      <w:hyperlink w:anchor="_Toc415280666" w:history="1">
        <w:r w:rsidRPr="00C52CF6">
          <w:rPr>
            <w:rStyle w:val="Hyperlink"/>
            <w:rFonts w:cs="Times New Roman"/>
          </w:rPr>
          <w:t>4.2.2.</w:t>
        </w:r>
        <w:r>
          <w:rPr>
            <w:rFonts w:asciiTheme="minorHAnsi" w:hAnsiTheme="minorHAnsi"/>
            <w:sz w:val="22"/>
          </w:rPr>
          <w:tab/>
        </w:r>
        <w:r w:rsidRPr="00C52CF6">
          <w:rPr>
            <w:rStyle w:val="Hyperlink"/>
            <w:rFonts w:cs="Times New Roman"/>
          </w:rPr>
          <w:t>Scope of preprocessor</w:t>
        </w:r>
        <w:r>
          <w:rPr>
            <w:webHidden/>
          </w:rPr>
          <w:tab/>
        </w:r>
        <w:r>
          <w:rPr>
            <w:webHidden/>
          </w:rPr>
          <w:fldChar w:fldCharType="begin"/>
        </w:r>
        <w:r>
          <w:rPr>
            <w:webHidden/>
          </w:rPr>
          <w:instrText xml:space="preserve"> PAGEREF _Toc415280666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660"/>
        </w:tabs>
        <w:rPr>
          <w:rFonts w:asciiTheme="minorHAnsi" w:hAnsiTheme="minorHAnsi"/>
          <w:sz w:val="22"/>
        </w:rPr>
      </w:pPr>
      <w:hyperlink w:anchor="_Toc415280667" w:history="1">
        <w:r w:rsidRPr="00C52CF6">
          <w:rPr>
            <w:rStyle w:val="Hyperlink"/>
            <w:rFonts w:cs="Times New Roman"/>
          </w:rPr>
          <w:t>4.3.</w:t>
        </w:r>
        <w:r>
          <w:rPr>
            <w:rFonts w:asciiTheme="minorHAnsi" w:hAnsiTheme="minorHAnsi"/>
            <w:sz w:val="22"/>
          </w:rPr>
          <w:tab/>
        </w:r>
        <w:r w:rsidRPr="00C52CF6">
          <w:rPr>
            <w:rStyle w:val="Hyperlink"/>
            <w:rFonts w:cs="Times New Roman"/>
          </w:rPr>
          <w:t>Recommendations for Further Work</w:t>
        </w:r>
        <w:r>
          <w:rPr>
            <w:webHidden/>
          </w:rPr>
          <w:tab/>
        </w:r>
        <w:r>
          <w:rPr>
            <w:webHidden/>
          </w:rPr>
          <w:fldChar w:fldCharType="begin"/>
        </w:r>
        <w:r>
          <w:rPr>
            <w:webHidden/>
          </w:rPr>
          <w:instrText xml:space="preserve"> PAGEREF _Toc415280667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880"/>
        </w:tabs>
        <w:rPr>
          <w:rFonts w:asciiTheme="minorHAnsi" w:hAnsiTheme="minorHAnsi"/>
          <w:sz w:val="22"/>
        </w:rPr>
      </w:pPr>
      <w:hyperlink w:anchor="_Toc415280668" w:history="1">
        <w:r w:rsidRPr="00C52CF6">
          <w:rPr>
            <w:rStyle w:val="Hyperlink"/>
            <w:rFonts w:cs="Times New Roman"/>
          </w:rPr>
          <w:t>4.3.1.</w:t>
        </w:r>
        <w:r>
          <w:rPr>
            <w:rFonts w:asciiTheme="minorHAnsi" w:hAnsiTheme="minorHAnsi"/>
            <w:sz w:val="22"/>
          </w:rPr>
          <w:tab/>
        </w:r>
        <w:r w:rsidRPr="00C52CF6">
          <w:rPr>
            <w:rStyle w:val="Hyperlink"/>
            <w:rFonts w:cs="Times New Roman"/>
          </w:rPr>
          <w:t>Removing annotations from helper functions</w:t>
        </w:r>
        <w:r>
          <w:rPr>
            <w:webHidden/>
          </w:rPr>
          <w:tab/>
        </w:r>
        <w:r>
          <w:rPr>
            <w:webHidden/>
          </w:rPr>
          <w:fldChar w:fldCharType="begin"/>
        </w:r>
        <w:r>
          <w:rPr>
            <w:webHidden/>
          </w:rPr>
          <w:instrText xml:space="preserve"> PAGEREF _Toc415280668 \h </w:instrText>
        </w:r>
        <w:r>
          <w:rPr>
            <w:webHidden/>
          </w:rPr>
        </w:r>
        <w:r>
          <w:rPr>
            <w:webHidden/>
          </w:rPr>
          <w:fldChar w:fldCharType="separate"/>
        </w:r>
        <w:r>
          <w:rPr>
            <w:webHidden/>
          </w:rPr>
          <w:t>25</w:t>
        </w:r>
        <w:r>
          <w:rPr>
            <w:webHidden/>
          </w:rPr>
          <w:fldChar w:fldCharType="end"/>
        </w:r>
      </w:hyperlink>
    </w:p>
    <w:p w:rsidR="00537A82" w:rsidRDefault="00537A82">
      <w:pPr>
        <w:pStyle w:val="TOC1"/>
        <w:tabs>
          <w:tab w:val="left" w:pos="880"/>
        </w:tabs>
        <w:rPr>
          <w:rFonts w:asciiTheme="minorHAnsi" w:hAnsiTheme="minorHAnsi"/>
          <w:sz w:val="22"/>
        </w:rPr>
      </w:pPr>
      <w:hyperlink w:anchor="_Toc415280669" w:history="1">
        <w:r w:rsidRPr="00C52CF6">
          <w:rPr>
            <w:rStyle w:val="Hyperlink"/>
            <w:rFonts w:cs="Times New Roman"/>
          </w:rPr>
          <w:t>4.3.2.</w:t>
        </w:r>
        <w:r>
          <w:rPr>
            <w:rFonts w:asciiTheme="minorHAnsi" w:hAnsiTheme="minorHAnsi"/>
            <w:sz w:val="22"/>
          </w:rPr>
          <w:tab/>
        </w:r>
        <w:r w:rsidRPr="00C52CF6">
          <w:rPr>
            <w:rStyle w:val="Hyperlink"/>
            <w:rFonts w:cs="Times New Roman"/>
          </w:rPr>
          <w:t>Static analysis and optimization</w:t>
        </w:r>
        <w:r>
          <w:rPr>
            <w:webHidden/>
          </w:rPr>
          <w:tab/>
        </w:r>
        <w:r>
          <w:rPr>
            <w:webHidden/>
          </w:rPr>
          <w:fldChar w:fldCharType="begin"/>
        </w:r>
        <w:r>
          <w:rPr>
            <w:webHidden/>
          </w:rPr>
          <w:instrText xml:space="preserve"> PAGEREF _Toc415280669 \h </w:instrText>
        </w:r>
        <w:r>
          <w:rPr>
            <w:webHidden/>
          </w:rPr>
        </w:r>
        <w:r>
          <w:rPr>
            <w:webHidden/>
          </w:rPr>
          <w:fldChar w:fldCharType="separate"/>
        </w:r>
        <w:r>
          <w:rPr>
            <w:webHidden/>
          </w:rPr>
          <w:t>25</w:t>
        </w:r>
        <w:r>
          <w:rPr>
            <w:webHidden/>
          </w:rPr>
          <w:fldChar w:fldCharType="end"/>
        </w:r>
      </w:hyperlink>
    </w:p>
    <w:p w:rsidR="00537A82" w:rsidRDefault="00537A82">
      <w:pPr>
        <w:pStyle w:val="TOC1"/>
        <w:rPr>
          <w:rFonts w:asciiTheme="minorHAnsi" w:hAnsiTheme="minorHAnsi"/>
          <w:sz w:val="22"/>
        </w:rPr>
      </w:pPr>
      <w:hyperlink w:anchor="_Toc415280670" w:history="1">
        <w:r w:rsidRPr="00C52CF6">
          <w:rPr>
            <w:rStyle w:val="Hyperlink"/>
          </w:rPr>
          <w:t>References</w:t>
        </w:r>
        <w:r>
          <w:rPr>
            <w:webHidden/>
          </w:rPr>
          <w:tab/>
        </w:r>
        <w:r>
          <w:rPr>
            <w:webHidden/>
          </w:rPr>
          <w:fldChar w:fldCharType="begin"/>
        </w:r>
        <w:r>
          <w:rPr>
            <w:webHidden/>
          </w:rPr>
          <w:instrText xml:space="preserve"> PAGEREF _Toc415280670 \h </w:instrText>
        </w:r>
        <w:r>
          <w:rPr>
            <w:webHidden/>
          </w:rPr>
        </w:r>
        <w:r>
          <w:rPr>
            <w:webHidden/>
          </w:rPr>
          <w:fldChar w:fldCharType="separate"/>
        </w:r>
        <w:r>
          <w:rPr>
            <w:webHidden/>
          </w:rPr>
          <w:t>26</w:t>
        </w:r>
        <w:r>
          <w:rPr>
            <w:webHidden/>
          </w:rPr>
          <w:fldChar w:fldCharType="end"/>
        </w:r>
      </w:hyperlink>
    </w:p>
    <w:p w:rsidR="00537A82" w:rsidRDefault="00537A82">
      <w:pPr>
        <w:pStyle w:val="TOC1"/>
        <w:rPr>
          <w:rFonts w:asciiTheme="minorHAnsi" w:hAnsiTheme="minorHAnsi"/>
          <w:sz w:val="22"/>
        </w:rPr>
      </w:pPr>
      <w:hyperlink w:anchor="_Toc415280671" w:history="1">
        <w:r w:rsidRPr="00C52CF6">
          <w:rPr>
            <w:rStyle w:val="Hyperlink"/>
          </w:rPr>
          <w:t>Appendix A: ppx_toMeta.ml</w:t>
        </w:r>
        <w:r>
          <w:rPr>
            <w:webHidden/>
          </w:rPr>
          <w:tab/>
        </w:r>
        <w:r>
          <w:rPr>
            <w:webHidden/>
          </w:rPr>
          <w:fldChar w:fldCharType="begin"/>
        </w:r>
        <w:r>
          <w:rPr>
            <w:webHidden/>
          </w:rPr>
          <w:instrText xml:space="preserve"> PAGEREF _Toc415280671 \h </w:instrText>
        </w:r>
        <w:r>
          <w:rPr>
            <w:webHidden/>
          </w:rPr>
        </w:r>
        <w:r>
          <w:rPr>
            <w:webHidden/>
          </w:rPr>
          <w:fldChar w:fldCharType="separate"/>
        </w:r>
        <w:r>
          <w:rPr>
            <w:webHidden/>
          </w:rPr>
          <w:t>28</w:t>
        </w:r>
        <w:r>
          <w:rPr>
            <w:webHidden/>
          </w:rPr>
          <w:fldChar w:fldCharType="end"/>
        </w:r>
      </w:hyperlink>
    </w:p>
    <w:p w:rsidR="00537A82" w:rsidRDefault="00537A82">
      <w:pPr>
        <w:pStyle w:val="TOC1"/>
        <w:rPr>
          <w:rFonts w:asciiTheme="minorHAnsi" w:hAnsiTheme="minorHAnsi"/>
          <w:sz w:val="22"/>
        </w:rPr>
      </w:pPr>
      <w:hyperlink w:anchor="_Toc415280672" w:history="1">
        <w:r w:rsidRPr="00C52CF6">
          <w:rPr>
            <w:rStyle w:val="Hyperlink"/>
          </w:rPr>
          <w:t>Appendix B: Sample OCaml AST</w:t>
        </w:r>
        <w:r>
          <w:rPr>
            <w:webHidden/>
          </w:rPr>
          <w:tab/>
        </w:r>
        <w:r>
          <w:rPr>
            <w:webHidden/>
          </w:rPr>
          <w:fldChar w:fldCharType="begin"/>
        </w:r>
        <w:r>
          <w:rPr>
            <w:webHidden/>
          </w:rPr>
          <w:instrText xml:space="preserve"> PAGEREF _Toc415280672 \h </w:instrText>
        </w:r>
        <w:r>
          <w:rPr>
            <w:webHidden/>
          </w:rPr>
        </w:r>
        <w:r>
          <w:rPr>
            <w:webHidden/>
          </w:rPr>
          <w:fldChar w:fldCharType="separate"/>
        </w:r>
        <w:r>
          <w:rPr>
            <w:webHidden/>
          </w:rPr>
          <w:t>37</w:t>
        </w:r>
        <w:r>
          <w:rPr>
            <w:webHidden/>
          </w:rPr>
          <w:fldChar w:fldCharType="end"/>
        </w:r>
      </w:hyperlink>
    </w:p>
    <w:p w:rsidR="00984A37" w:rsidRDefault="00D50D5C" w:rsidP="00947271">
      <w:pPr>
        <w:pStyle w:val="TOC1"/>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r>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3" w:name="_Toc415280642"/>
      <w:r>
        <w:rPr>
          <w:rFonts w:cs="Times New Roman"/>
          <w:szCs w:val="24"/>
        </w:rPr>
        <w:lastRenderedPageBreak/>
        <w:t>Introduction</w:t>
      </w:r>
      <w:bookmarkEnd w:id="3"/>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4" w:name="_Toc415280643"/>
      <w:r>
        <w:rPr>
          <w:rFonts w:cs="Times New Roman"/>
          <w:szCs w:val="24"/>
        </w:rPr>
        <w:lastRenderedPageBreak/>
        <w:t>Tools</w:t>
      </w:r>
      <w:bookmarkEnd w:id="4"/>
    </w:p>
    <w:p w:rsid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3636E7">
      <w:pPr>
        <w:pStyle w:val="ListParagraph"/>
        <w:numPr>
          <w:ilvl w:val="1"/>
          <w:numId w:val="2"/>
        </w:numPr>
        <w:spacing w:after="0" w:line="360" w:lineRule="auto"/>
        <w:jc w:val="both"/>
        <w:rPr>
          <w:rFonts w:cs="Times New Roman"/>
          <w:szCs w:val="24"/>
        </w:rPr>
      </w:pPr>
      <w:bookmarkStart w:id="5" w:name="_Toc415280644"/>
      <w:r>
        <w:rPr>
          <w:rFonts w:cs="Times New Roman"/>
          <w:szCs w:val="24"/>
        </w:rPr>
        <w:t>MetaOCaml</w:t>
      </w:r>
      <w:bookmarkEnd w:id="5"/>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r w:rsidRPr="001044FB">
        <w:t>Bracket</w:t>
      </w:r>
      <w:r w:rsidRPr="001044FB">
        <w:tab/>
      </w:r>
      <w:r w:rsidR="00754815" w:rsidRPr="001044FB">
        <w:rPr>
          <w:rFonts w:ascii="Consolas" w:hAnsi="Consolas" w:cs="Consolas"/>
        </w:rPr>
        <w:t>.&lt; … &gt;.</w:t>
      </w:r>
      <w:bookmarkEnd w:id="6"/>
      <w:bookmarkEnd w:id="7"/>
      <w:bookmarkEnd w:id="8"/>
      <w:bookmarkEnd w:id="9"/>
      <w:bookmarkEnd w:id="10"/>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8F34F7">
        <w:rPr>
          <w:rFonts w:ascii="Consolas" w:hAnsi="Consolas" w:cs="Consolas"/>
          <w:szCs w:val="24"/>
        </w:rPr>
        <w:t>int code</w:t>
      </w:r>
      <w:r w:rsidRPr="001044FB">
        <w:rPr>
          <w:rFonts w:cs="Times New Roman"/>
          <w:szCs w:val="24"/>
        </w:rPr>
        <w:t xml:space="preserve"> instead of </w:t>
      </w:r>
      <w:r w:rsidRPr="008F34F7">
        <w:rPr>
          <w:rFonts w:ascii="Consolas" w:hAnsi="Consolas" w:cs="Consolas"/>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1" w:name="_Toc415092368"/>
      <w:bookmarkStart w:id="12" w:name="_Toc415161593"/>
      <w:bookmarkStart w:id="13" w:name="_Toc415257105"/>
      <w:bookmarkStart w:id="14" w:name="_Toc415279523"/>
      <w:bookmarkStart w:id="15" w:name="_Toc415280646"/>
      <w:r w:rsidRPr="001044FB">
        <w:t>Escape</w:t>
      </w:r>
      <w:r w:rsidRPr="001044FB">
        <w:tab/>
      </w:r>
      <w:r w:rsidR="00754815" w:rsidRPr="001044FB">
        <w:rPr>
          <w:rFonts w:ascii="Consolas" w:hAnsi="Consolas" w:cs="Consolas"/>
        </w:rPr>
        <w:t>.~</w:t>
      </w:r>
      <w:bookmarkEnd w:id="11"/>
      <w:bookmarkEnd w:id="12"/>
      <w:bookmarkEnd w:id="13"/>
      <w:bookmarkEnd w:id="14"/>
      <w:bookmarkEnd w:id="15"/>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lt;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int code = .&lt;</w:t>
      </w:r>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6" w:name="_Toc415092369"/>
      <w:bookmarkStart w:id="17" w:name="_Toc415161594"/>
      <w:bookmarkStart w:id="18" w:name="_Toc415257106"/>
      <w:bookmarkStart w:id="19" w:name="_Toc415279524"/>
      <w:bookmarkStart w:id="20" w:name="_Toc415280647"/>
      <w:r>
        <w:t>Run</w:t>
      </w:r>
      <w:r>
        <w:tab/>
      </w:r>
      <w:r w:rsidR="00754815">
        <w:t>!.</w:t>
      </w:r>
      <w:r>
        <w:t xml:space="preserve"> (Runcode.run)</w:t>
      </w:r>
      <w:bookmarkEnd w:id="16"/>
      <w:bookmarkEnd w:id="17"/>
      <w:bookmarkEnd w:id="18"/>
      <w:bookmarkEnd w:id="19"/>
      <w:bookmarkEnd w:id="20"/>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lastRenderedPageBreak/>
        <w:t># !. .&lt;</w:t>
      </w:r>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szCs w:val="24"/>
        </w:rPr>
      </w:pPr>
      <w:r w:rsidRPr="00D821C1">
        <w:rPr>
          <w:rFonts w:ascii="Consolas" w:hAnsi="Consolas" w:cs="Consolas"/>
          <w:sz w:val="22"/>
          <w:szCs w:val="24"/>
        </w:rPr>
        <w:t>- : int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2B6093">
        <w:rPr>
          <w:rFonts w:ascii="Consolas" w:hAnsi="Consolas" w:cs="Consolas"/>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2B6093">
        <w:rPr>
          <w:rFonts w:ascii="Consolas" w:hAnsi="Consolas" w:cs="Consolas"/>
          <w:szCs w:val="24"/>
        </w:rPr>
        <w:t>Runcode</w:t>
      </w:r>
      <w:r>
        <w:rPr>
          <w:rFonts w:cs="Times New Roman"/>
          <w:szCs w:val="24"/>
        </w:rPr>
        <w:t xml:space="preserve"> and so </w:t>
      </w:r>
      <w:r w:rsidRPr="002B6093">
        <w:rPr>
          <w:rFonts w:ascii="Consolas" w:hAnsi="Consolas" w:cs="Consolas"/>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2B6093">
        <w:rPr>
          <w:rFonts w:ascii="Consolas" w:hAnsi="Consolas" w:cs="Consolas"/>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2B6093">
        <w:rPr>
          <w:rFonts w:ascii="Consolas" w:hAnsi="Consolas" w:cs="Consolas"/>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val plus2genLevel : int -&gt; int = &lt;fun&gt; </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 = .&lt; plus2CSP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val plus2 : int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accordingly and the </w:t>
      </w:r>
      <w:r w:rsidRPr="00DC1081">
        <w:rPr>
          <w:rFonts w:ascii="Consolas" w:hAnsi="Consolas" w:cs="Consolas"/>
        </w:rPr>
        <w:t>plus2genLevel</w:t>
      </w:r>
      <w:r>
        <w:t xml:space="preserve"> function is used. This however requires that the </w:t>
      </w:r>
      <w:r w:rsidR="00DC1081">
        <w:lastRenderedPageBreak/>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1" w:name="_Toc415257107"/>
      <w:bookmarkStart w:id="22" w:name="_Toc415280648"/>
      <w:r>
        <w:rPr>
          <w:rFonts w:cs="Times New Roman"/>
          <w:szCs w:val="24"/>
        </w:rPr>
        <w:t>OCaml Extension Points</w:t>
      </w:r>
      <w:bookmarkEnd w:id="21"/>
      <w:bookmarkEnd w:id="22"/>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9E1D3F">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9E1D3F">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3" w:name="_Toc415280649"/>
      <w:r>
        <w:rPr>
          <w:rFonts w:cs="Times New Roman"/>
          <w:szCs w:val="24"/>
        </w:rPr>
        <w:t>ppx Preprocessor</w:t>
      </w:r>
      <w:bookmarkEnd w:id="23"/>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9E1D3F">
        <w:rPr>
          <w:rFonts w:cs="Times New Roman"/>
          <w:szCs w:val="24"/>
        </w:rPr>
        <w:fldChar w:fldCharType="separate"/>
      </w:r>
      <w:r w:rsidR="009E1D3F">
        <w:rPr>
          <w:rFonts w:cs="Times New Roman"/>
          <w:noProof/>
          <w:szCs w:val="24"/>
        </w:rPr>
        <w:t>(Inria, 1995a)</w:t>
      </w:r>
      <w:r w:rsidR="009E1D3F">
        <w:rPr>
          <w:rFonts w:cs="Times New Roman"/>
          <w:szCs w:val="24"/>
        </w:rPr>
        <w:fldChar w:fldCharType="end"/>
      </w:r>
      <w:r>
        <w:rPr>
          <w:rFonts w:cs="Times New Roman"/>
          <w:szCs w:val="24"/>
        </w:rPr>
        <w:t xml:space="preserve"> and Parsetree</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3&lt;/RecNum&gt;&lt;DisplayText&gt;(Inria, 1995b)&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E1D3F">
        <w:rPr>
          <w:rFonts w:cs="Times New Roman"/>
          <w:szCs w:val="24"/>
        </w:rPr>
        <w:fldChar w:fldCharType="separate"/>
      </w:r>
      <w:r w:rsidR="009E1D3F">
        <w:rPr>
          <w:rFonts w:cs="Times New Roman"/>
          <w:noProof/>
          <w:szCs w:val="24"/>
        </w:rPr>
        <w:t>(Inria, 1995b)</w:t>
      </w:r>
      <w:r w:rsidR="009E1D3F">
        <w:rPr>
          <w:rFonts w:cs="Times New Roman"/>
          <w:szCs w:val="24"/>
        </w:rPr>
        <w:fldChar w:fldCharType="end"/>
      </w:r>
      <w:r>
        <w:rPr>
          <w:rFonts w:cs="Times New Roman"/>
          <w:szCs w:val="24"/>
        </w:rPr>
        <w:t>. The library Ast_map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9E1D3F">
        <w:rPr>
          <w:rFonts w:cs="Times New Roman"/>
          <w:szCs w:val="24"/>
        </w:rPr>
        <w:fldChar w:fldCharType="separate"/>
      </w:r>
      <w:r w:rsidR="009E1D3F">
        <w:rPr>
          <w:rFonts w:cs="Times New Roman"/>
          <w:noProof/>
          <w:szCs w:val="24"/>
        </w:rPr>
        <w:t>(Inria, 2013b)</w:t>
      </w:r>
      <w:r w:rsidR="009E1D3F">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2013a)</w:t>
      </w:r>
      <w:r w:rsidR="009E1D3F">
        <w:rPr>
          <w:rFonts w:cs="Times New Roman"/>
          <w:szCs w:val="24"/>
        </w:rPr>
        <w:fldChar w:fldCharType="end"/>
      </w:r>
      <w:r>
        <w:rPr>
          <w:rFonts w:cs="Times New Roman"/>
          <w:szCs w:val="24"/>
        </w:rPr>
        <w:t xml:space="preserve">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 xml:space="preserve">Basically what needs to be done is to write a preprocessor that accepts the parsed annotated OCaml code’s AST, override that default mapper at the parts where an annotation might have been placed, checks for the annotation, and either output back the </w:t>
      </w:r>
      <w:r>
        <w:rPr>
          <w:rFonts w:cs="Times New Roman"/>
          <w:szCs w:val="24"/>
        </w:rPr>
        <w:lastRenderedPageBreak/>
        <w:t>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r w:rsidRPr="00E35FC6">
        <w:rPr>
          <w:rFonts w:ascii="Consolas" w:hAnsi="Consolas" w:cs="Consolas"/>
          <w:sz w:val="22"/>
          <w:szCs w:val="24"/>
        </w:rPr>
        <w:t>metaocamlc –ppx ./ppx_toMeta.nati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r w:rsidRPr="00291EC0">
        <w:rPr>
          <w:rFonts w:ascii="Consolas" w:hAnsi="Consolas" w:cs="Consolas"/>
          <w:sz w:val="22"/>
        </w:rPr>
        <w:t xml:space="preserve">metaocamlc –dsource </w:t>
      </w:r>
      <w:r w:rsidRPr="00291EC0">
        <w:rPr>
          <w:rFonts w:ascii="Consolas" w:hAnsi="Consolas" w:cs="Consolas"/>
          <w:sz w:val="22"/>
        </w:rPr>
        <w:t>–ppx ./ppx_toMeta.nati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24" w:name="_Toc415280650"/>
      <w:r>
        <w:rPr>
          <w:rFonts w:cs="Times New Roman"/>
          <w:szCs w:val="24"/>
        </w:rPr>
        <w:lastRenderedPageBreak/>
        <w:t>ppx_toMeta</w:t>
      </w:r>
      <w:bookmarkEnd w:id="24"/>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implementation of ppx_toMeta, a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to the given static information.</w:t>
      </w:r>
      <w:r w:rsidR="007E68FE">
        <w:rPr>
          <w:rFonts w:cs="Times New Roman"/>
          <w:szCs w:val="24"/>
        </w:rPr>
        <w:t xml:space="preserve"> The produced code is thus optimized for the given static information.</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25" w:name="_Toc415280651"/>
      <w:r w:rsidRPr="000E33F9">
        <w:rPr>
          <w:rFonts w:cs="Times New Roman"/>
          <w:szCs w:val="24"/>
        </w:rPr>
        <w:t>Translation Scheme</w:t>
      </w:r>
      <w:bookmarkEnd w:id="25"/>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6" w:name="_Toc415280652"/>
      <w:r>
        <w:rPr>
          <w:rFonts w:cs="Times New Roman"/>
          <w:szCs w:val="24"/>
        </w:rPr>
        <w:t>Simple functions wi</w:t>
      </w:r>
      <w:r w:rsidR="000B22EE">
        <w:rPr>
          <w:rFonts w:cs="Times New Roman"/>
          <w:szCs w:val="24"/>
        </w:rPr>
        <w:t>th no control flow or recursion</w:t>
      </w:r>
      <w:bookmarkEnd w:id="26"/>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he arguments is always the same, for example if y is always 2, we can say that y is static and we may specialize this function like so</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 x + 2</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what we want is then a staged version of plus that takes in the static value of y and produces the specialized code. In MetaOCaml, we can write such a staged code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D821C1">
        <w:rPr>
          <w:rFonts w:ascii="Consolas" w:hAnsi="Consolas" w:cs="Consolas"/>
          <w:sz w:val="22"/>
          <w:szCs w:val="24"/>
        </w:rPr>
        <w:t>let plus_staged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int -&gt; int) code = .&lt;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What happens here is that the value of y from the argument of plus_staged is inserted into the produced code and we thus have plus with y to be a static value of 2. Also notice that the produce code now only takes 1 argument, x,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rgs&gt; = &lt;F</w:t>
      </w:r>
      <w:r w:rsidRPr="00D821C1">
        <w:rPr>
          <w:rFonts w:ascii="Consolas" w:hAnsi="Consolas" w:cs="Consolas"/>
          <w:sz w:val="22"/>
          <w:szCs w:val="24"/>
        </w:rPr>
        <w:t>unBody&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520CA6" w:rsidRPr="00D821C1">
        <w:rPr>
          <w:rFonts w:ascii="Consolas" w:hAnsi="Consolas" w:cs="Consolas"/>
          <w:sz w:val="22"/>
          <w:szCs w:val="24"/>
        </w:rPr>
        <w:t>taticArgs&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r w:rsidR="00520CA6" w:rsidRPr="00D821C1">
        <w:rPr>
          <w:rFonts w:ascii="Consolas" w:hAnsi="Consolas" w:cs="Consolas"/>
          <w:sz w:val="22"/>
          <w:szCs w:val="24"/>
        </w:rPr>
        <w:t>.</w:t>
      </w:r>
      <w:r w:rsidR="00341E4A" w:rsidRPr="00D821C1">
        <w:rPr>
          <w:rFonts w:ascii="Consolas" w:hAnsi="Consolas" w:cs="Consolas"/>
          <w:sz w:val="22"/>
          <w:szCs w:val="24"/>
        </w:rPr>
        <w:t>&lt; let &lt;FunName&gt; &lt;D</w:t>
      </w:r>
      <w:r w:rsidR="00520CA6" w:rsidRPr="00D821C1">
        <w:rPr>
          <w:rFonts w:ascii="Consolas" w:hAnsi="Consolas" w:cs="Consolas"/>
          <w:sz w:val="22"/>
          <w:szCs w:val="24"/>
        </w:rPr>
        <w:t xml:space="preserve">ynArgs&gt; = </w:t>
      </w:r>
      <w:r w:rsidR="00341E4A" w:rsidRPr="00D821C1">
        <w:rPr>
          <w:rFonts w:ascii="Consolas" w:hAnsi="Consolas" w:cs="Consolas"/>
          <w:sz w:val="22"/>
          <w:szCs w:val="24"/>
        </w:rPr>
        <w:t>&lt;FunBody&gt; in &lt;F</w:t>
      </w:r>
      <w:r w:rsidR="00520CA6" w:rsidRPr="00D821C1">
        <w:rPr>
          <w:rFonts w:ascii="Consolas" w:hAnsi="Consolas" w:cs="Consolas"/>
          <w:sz w:val="22"/>
          <w:szCs w:val="24"/>
        </w:rPr>
        <w:t>unName&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r w:rsidRPr="00D821C1">
        <w:rPr>
          <w:rFonts w:ascii="Consolas" w:hAnsi="Consolas" w:cs="Consolas"/>
          <w:sz w:val="22"/>
          <w:szCs w:val="24"/>
        </w:rPr>
        <w:t>let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7" w:name="_Toc415280653"/>
      <w:r>
        <w:rPr>
          <w:rFonts w:cs="Times New Roman"/>
          <w:szCs w:val="24"/>
        </w:rPr>
        <w:t>Functions with control flow</w:t>
      </w:r>
      <w:bookmarkEnd w:id="27"/>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let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B3331C" w:rsidRPr="00D821C1">
        <w:rPr>
          <w:rFonts w:ascii="Consolas" w:hAnsi="Consolas" w:cs="Consolas"/>
          <w:sz w:val="22"/>
          <w:szCs w:val="24"/>
        </w:rPr>
        <w:t>.&lt;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f_staged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E84414" w:rsidRPr="00D821C1">
        <w:rPr>
          <w:rFonts w:ascii="Consolas" w:hAnsi="Consolas" w:cs="Consolas"/>
          <w:sz w:val="22"/>
          <w:szCs w:val="24"/>
        </w:rPr>
        <w:t>let aux x y = if x &gt; 0 then .&lt; 0 + .~y &gt;. els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425DE3" w:rsidRPr="00D821C1">
        <w:rPr>
          <w:rFonts w:ascii="Consolas" w:hAnsi="Consolas" w:cs="Consolas"/>
          <w:sz w:val="22"/>
          <w:szCs w:val="24"/>
        </w:rPr>
        <w:t>i</w:t>
      </w:r>
      <w:r w:rsidR="00E84414" w:rsidRPr="00D821C1">
        <w:rPr>
          <w:rFonts w:ascii="Consolas" w:hAnsi="Consolas" w:cs="Consolas"/>
          <w:sz w:val="22"/>
          <w:szCs w:val="24"/>
        </w:rPr>
        <w:t xml:space="preserve">n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f_staged 1;;</w:t>
      </w:r>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w:t>
      </w:r>
      <w:r w:rsidRPr="00D821C1">
        <w:rPr>
          <w:rFonts w:ascii="Consolas" w:hAnsi="Consolas" w:cs="Consolas"/>
          <w:sz w:val="22"/>
          <w:szCs w:val="24"/>
        </w:rPr>
        <w:t xml:space="preserve">rgs&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r w:rsidR="00971EFC" w:rsidRPr="00D821C1">
        <w:rPr>
          <w:rFonts w:ascii="Consolas" w:hAnsi="Consolas" w:cs="Consolas"/>
          <w:sz w:val="22"/>
          <w:szCs w:val="24"/>
        </w:rPr>
        <w:t>if &lt;CondExp&gt; then &lt;ThenBody&gt; else &lt;ElseBody&gt;</w:t>
      </w:r>
    </w:p>
    <w:p w:rsidR="00971EFC" w:rsidRPr="00D821C1" w:rsidRDefault="00971EFC" w:rsidP="00971EFC">
      <w:pPr>
        <w:spacing w:after="0" w:line="360" w:lineRule="auto"/>
        <w:ind w:left="720"/>
        <w:rPr>
          <w:rFonts w:ascii="Consolas" w:hAnsi="Consolas" w:cs="Consolas"/>
          <w:i/>
          <w:sz w:val="22"/>
          <w:szCs w:val="24"/>
        </w:rPr>
      </w:pPr>
      <w:r w:rsidRPr="00D821C1">
        <w:rPr>
          <w:rFonts w:ascii="Consolas" w:hAnsi="Consolas" w:cs="Consolas"/>
          <w:i/>
          <w:sz w:val="22"/>
          <w:szCs w:val="24"/>
        </w:rPr>
        <w:t xml:space="preserve">and CondExp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752219" w:rsidRPr="00D821C1">
        <w:rPr>
          <w:rFonts w:ascii="Consolas" w:hAnsi="Consolas" w:cs="Consolas"/>
          <w:sz w:val="22"/>
          <w:szCs w:val="24"/>
        </w:rPr>
        <w:t>taticArgs&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let </w:t>
      </w:r>
      <w:r w:rsidR="00341E4A" w:rsidRPr="00D821C1">
        <w:rPr>
          <w:rFonts w:ascii="Consolas" w:hAnsi="Consolas" w:cs="Consolas"/>
          <w:sz w:val="22"/>
          <w:szCs w:val="24"/>
        </w:rPr>
        <w:t>aux &lt;A</w:t>
      </w:r>
      <w:r w:rsidR="001E6B90" w:rsidRPr="00D821C1">
        <w:rPr>
          <w:rFonts w:ascii="Consolas" w:hAnsi="Consolas" w:cs="Consolas"/>
          <w:sz w:val="22"/>
          <w:szCs w:val="24"/>
        </w:rPr>
        <w:t>rgs&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f &lt;C</w:t>
      </w:r>
      <w:r w:rsidR="001E6B90" w:rsidRPr="00D821C1">
        <w:rPr>
          <w:rFonts w:ascii="Consolas" w:hAnsi="Consolas" w:cs="Consolas"/>
          <w:sz w:val="22"/>
          <w:szCs w:val="24"/>
        </w:rPr>
        <w:t>ondExp&gt;</w:t>
      </w:r>
      <w:r>
        <w:rPr>
          <w:rFonts w:ascii="Consolas" w:hAnsi="Consolas" w:cs="Consolas"/>
          <w:sz w:val="22"/>
          <w:szCs w:val="24"/>
        </w:rPr>
        <w:t xml:space="preserve"> </w:t>
      </w:r>
      <w:r w:rsidR="00341E4A" w:rsidRPr="00D821C1">
        <w:rPr>
          <w:rFonts w:ascii="Consolas" w:hAnsi="Consolas" w:cs="Consolas"/>
          <w:sz w:val="22"/>
          <w:szCs w:val="24"/>
        </w:rPr>
        <w:t>then .&lt; &lt;T</w:t>
      </w:r>
      <w:r w:rsidR="001E6B90" w:rsidRPr="00D821C1">
        <w:rPr>
          <w:rFonts w:ascii="Consolas" w:hAnsi="Consolas" w:cs="Consolas"/>
          <w:sz w:val="22"/>
          <w:szCs w:val="24"/>
        </w:rPr>
        <w:t>henBody&gt; &gt;. else .&lt; &lt;</w:t>
      </w:r>
      <w:r w:rsidR="00341E4A" w:rsidRPr="00D821C1">
        <w:rPr>
          <w:rFonts w:ascii="Consolas" w:hAnsi="Consolas" w:cs="Consolas"/>
          <w:sz w:val="22"/>
          <w:szCs w:val="24"/>
        </w:rPr>
        <w:t>E</w:t>
      </w:r>
      <w:r w:rsidR="001E6B90" w:rsidRPr="00D821C1">
        <w:rPr>
          <w:rFonts w:ascii="Consolas" w:hAnsi="Consolas" w:cs="Consolas"/>
          <w:sz w:val="22"/>
          <w:szCs w:val="24"/>
        </w:rPr>
        <w:t>lseBody&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in </w:t>
      </w:r>
      <w:r w:rsidR="00752219" w:rsidRPr="00D821C1">
        <w:rPr>
          <w:rFonts w:ascii="Consolas" w:hAnsi="Consolas" w:cs="Consolas"/>
          <w:sz w:val="22"/>
          <w:szCs w:val="24"/>
        </w:rPr>
        <w:t>.</w:t>
      </w:r>
      <w:r w:rsidR="00341E4A" w:rsidRPr="00D821C1">
        <w:rPr>
          <w:rFonts w:ascii="Consolas" w:hAnsi="Consolas" w:cs="Consolas"/>
          <w:sz w:val="22"/>
          <w:szCs w:val="24"/>
        </w:rPr>
        <w:t>&lt; let &lt;FunName&gt; &lt;D</w:t>
      </w:r>
      <w:r w:rsidR="00752219" w:rsidRPr="00D821C1">
        <w:rPr>
          <w:rFonts w:ascii="Consolas" w:hAnsi="Consolas" w:cs="Consolas"/>
          <w:sz w:val="22"/>
          <w:szCs w:val="24"/>
        </w:rPr>
        <w:t xml:space="preserve">ynArgs&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aux </w:t>
      </w:r>
      <w:r w:rsidR="00341E4A" w:rsidRPr="00D821C1">
        <w:rPr>
          <w:rFonts w:ascii="Consolas" w:hAnsi="Consolas" w:cs="Consolas"/>
          <w:sz w:val="22"/>
          <w:szCs w:val="24"/>
        </w:rPr>
        <w:t>&lt;Args [DynArg -&gt; .&lt;DynArg&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n &lt;F</w:t>
      </w:r>
      <w:r w:rsidR="00752219" w:rsidRPr="00D821C1">
        <w:rPr>
          <w:rFonts w:ascii="Consolas" w:hAnsi="Consolas" w:cs="Consolas"/>
          <w:sz w:val="22"/>
          <w:szCs w:val="24"/>
        </w:rPr>
        <w:t>unName&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Where [x -&gt; y</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and the implemented ppx_toMeta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28" w:name="_Toc415280654"/>
      <w:r>
        <w:rPr>
          <w:rFonts w:cs="Times New Roman"/>
          <w:szCs w:val="24"/>
        </w:rPr>
        <w:t>Functions with recursion</w:t>
      </w:r>
      <w:bookmarkEnd w:id="28"/>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r w:rsidRPr="00D821C1">
        <w:rPr>
          <w:rFonts w:ascii="Consolas" w:hAnsi="Consolas" w:cs="Consolas"/>
          <w:sz w:val="22"/>
          <w:szCs w:val="24"/>
        </w:rPr>
        <w:t>let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the body, remove the static argument, and stage the rest of the body as is. One difference, however, now we need to substitute the recursive call to pow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rec pow_staged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D821C1">
        <w:rPr>
          <w:rFonts w:ascii="Consolas" w:hAnsi="Consolas" w:cs="Consolas"/>
          <w:sz w:val="22"/>
          <w:szCs w:val="24"/>
        </w:rPr>
        <w:t>.&lt;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 of the above staged function is use is 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5844B1" w:rsidRPr="00EF1885">
        <w:rPr>
          <w:rFonts w:ascii="Consolas" w:hAnsi="Consolas" w:cs="Consolas"/>
          <w:sz w:val="22"/>
          <w:szCs w:val="24"/>
        </w:rPr>
        <w:t>.&lt;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let rec pow_staged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 xml:space="preserve">let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if n = 0 then .&lt; 1 &gt;. els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D1712A" w:rsidRPr="00EF1885">
        <w:rPr>
          <w:rFonts w:ascii="Consolas" w:hAnsi="Consolas" w:cs="Consolas"/>
          <w:sz w:val="22"/>
          <w:szCs w:val="24"/>
        </w:rPr>
        <w:t xml:space="preserve">in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r w:rsidR="005844B1" w:rsidRPr="00EF1885">
        <w:rPr>
          <w:rFonts w:ascii="Consolas" w:hAnsi="Consolas" w:cs="Consolas"/>
          <w:sz w:val="22"/>
          <w:szCs w:val="24"/>
        </w:rPr>
        <w:t>;;</w:t>
      </w:r>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int -&gt; int) code = .&lt;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lastRenderedPageBreak/>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 xml:space="preserve">let </w:t>
      </w:r>
      <w:r w:rsidR="00090B75">
        <w:rPr>
          <w:rFonts w:ascii="Consolas" w:hAnsi="Consolas" w:cs="Consolas"/>
          <w:sz w:val="22"/>
          <w:szCs w:val="24"/>
        </w:rPr>
        <w:t xml:space="preserve">rec </w:t>
      </w:r>
      <w:r w:rsidRPr="00FC5881">
        <w:rPr>
          <w:rFonts w:ascii="Consolas" w:hAnsi="Consolas" w:cs="Consolas"/>
          <w:sz w:val="22"/>
          <w:szCs w:val="24"/>
        </w:rPr>
        <w:t xml:space="preserve">&lt;FunName&gt; &lt;Args&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 then &lt;ThenBody&gt; else &lt;ElseBody&gt;</w:t>
      </w:r>
    </w:p>
    <w:p w:rsidR="00D821C1" w:rsidRPr="00FC5881" w:rsidRDefault="00D821C1" w:rsidP="00D821C1">
      <w:pPr>
        <w:spacing w:after="0" w:line="360" w:lineRule="auto"/>
        <w:ind w:left="720"/>
        <w:rPr>
          <w:rFonts w:ascii="Consolas" w:hAnsi="Consolas" w:cs="Consolas"/>
          <w:i/>
          <w:sz w:val="22"/>
          <w:szCs w:val="24"/>
        </w:rPr>
      </w:pPr>
      <w:r w:rsidRPr="00FC5881">
        <w:rPr>
          <w:rFonts w:ascii="Consolas" w:hAnsi="Consolas" w:cs="Consolas"/>
          <w:i/>
          <w:sz w:val="22"/>
          <w:szCs w:val="24"/>
        </w:rPr>
        <w:t xml:space="preserve">and CondExp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let aux &lt;Args&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then .&lt; &lt;ThenBody</w:t>
      </w:r>
      <w:r>
        <w:rPr>
          <w:rFonts w:ascii="Consolas" w:hAnsi="Consolas" w:cs="Consolas"/>
          <w:sz w:val="22"/>
          <w:szCs w:val="24"/>
        </w:rPr>
        <w:t xml:space="preserve"> [&lt;FunName&gt; &lt;Args&gt; -&gt; .~(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else .&lt; &lt;ElseBody</w:t>
      </w:r>
      <w:r>
        <w:rPr>
          <w:rFonts w:ascii="Consolas" w:hAnsi="Consolas" w:cs="Consolas"/>
          <w:sz w:val="22"/>
          <w:szCs w:val="24"/>
        </w:rPr>
        <w:t xml:space="preserve"> </w:t>
      </w:r>
      <w:r w:rsidRPr="00FC5881">
        <w:rPr>
          <w:rFonts w:ascii="Consolas" w:hAnsi="Consolas" w:cs="Consolas"/>
          <w:sz w:val="22"/>
          <w:szCs w:val="24"/>
        </w:rPr>
        <w:t xml:space="preserve">[&lt;FunName&gt; &lt;Args&gt; -&gt; </w:t>
      </w:r>
      <w:r>
        <w:rPr>
          <w:rFonts w:ascii="Consolas" w:hAnsi="Consolas" w:cs="Consolas"/>
          <w:sz w:val="22"/>
          <w:szCs w:val="24"/>
        </w:rPr>
        <w:t>.~(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 let &lt;FunName&gt; &lt;DynArgs</w:t>
      </w:r>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aux &lt;Args [DynArg -&gt; .&lt;DynArg&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FunName&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r>
        <w:rPr>
          <w:rFonts w:cs="Times New Roman"/>
          <w:szCs w:val="24"/>
        </w:rPr>
        <w:t>and</w:t>
      </w:r>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 xml:space="preserve">let rec &lt;FunName&gt; &lt;Args&gt; = &lt;FunBody&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 let rec &lt;FunName&gt; &lt;DynArgs&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FunBody [&lt;FunName&gt; &lt;Args&gt; -&gt; &lt;FunName&gt; &lt;DynArgs&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in &lt;FunName&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29" w:name="_Toc415280655"/>
      <w:r>
        <w:rPr>
          <w:rFonts w:cs="Times New Roman"/>
          <w:szCs w:val="24"/>
        </w:rPr>
        <w:t>Function that uses other staged function</w:t>
      </w:r>
      <w:bookmarkEnd w:id="29"/>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ff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r w:rsidRPr="009267C5">
        <w:rPr>
          <w:rFonts w:ascii="Consolas" w:hAnsi="Consolas" w:cs="Consolas"/>
          <w:sz w:val="22"/>
          <w:szCs w:val="24"/>
        </w:rPr>
        <w:t>let rec ff x n =</w:t>
      </w:r>
      <w:r w:rsidR="009267C5">
        <w:rPr>
          <w:rFonts w:ascii="Consolas" w:hAnsi="Consolas" w:cs="Consolas"/>
          <w:sz w:val="22"/>
          <w:szCs w:val="24"/>
        </w:rPr>
        <w:t xml:space="preserve"> </w:t>
      </w:r>
      <w:r w:rsidRPr="009267C5">
        <w:rPr>
          <w:rFonts w:ascii="Consolas" w:hAnsi="Consolas" w:cs="Consolas"/>
          <w:sz w:val="22"/>
          <w:szCs w:val="24"/>
        </w:rPr>
        <w:t>if x = 0 then 0 else (pow x n) + (ff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r>
        <w:rPr>
          <w:rFonts w:cs="Times New Roman"/>
          <w:szCs w:val="24"/>
        </w:rPr>
        <w:lastRenderedPageBreak/>
        <w:t>if n here is static and we have already previously staged pow over n, we can stage ff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et pow = !. .&lt; .~(pow_staged n) &gt;. in</w:t>
      </w:r>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t; let rec ff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A27AE0" w:rsidRPr="009267C5">
        <w:rPr>
          <w:rFonts w:ascii="Consolas" w:hAnsi="Consolas" w:cs="Consolas"/>
          <w:sz w:val="22"/>
          <w:szCs w:val="24"/>
        </w:rPr>
        <w:t>if x = 0 then 0 else (pow x) + (ff (x - 1)) in ff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pow specialized to the static argument n, and we </w:t>
      </w:r>
      <w:r w:rsidR="009267C5">
        <w:rPr>
          <w:rFonts w:cs="Times New Roman"/>
          <w:szCs w:val="24"/>
        </w:rPr>
        <w:t>compile it so it can be used later on. Then, we stage the function ff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 xml:space="preserve">.&lt; let rec ff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i</w:t>
      </w:r>
      <w:r w:rsidR="009267C5" w:rsidRPr="00A13BF7">
        <w:rPr>
          <w:rFonts w:ascii="Consolas" w:hAnsi="Consolas" w:cs="Consolas"/>
          <w:sz w:val="22"/>
          <w:szCs w:val="24"/>
        </w:rPr>
        <w:t>f x = 0 then 0 else ((* CSP pow *) x)</w:t>
      </w:r>
      <w:r w:rsidR="007E72E6">
        <w:rPr>
          <w:rFonts w:ascii="Consolas" w:hAnsi="Consolas" w:cs="Consolas"/>
          <w:sz w:val="22"/>
          <w:szCs w:val="24"/>
        </w:rPr>
        <w:t xml:space="preserve"> + (ff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in ff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Where pow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Pr>
          <w:rFonts w:ascii="Consolas" w:hAnsi="Consolas" w:cs="Consolas"/>
          <w:sz w:val="22"/>
          <w:szCs w:val="24"/>
        </w:rPr>
        <w:t>.&lt; let pow = .~(pow_staged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if x = 0 then 0 else (pow x) + (ff (x - 1)) in ff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 (int -&gt; int)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t;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Pr="00A13BF7">
        <w:rPr>
          <w:rFonts w:ascii="Consolas" w:hAnsi="Consolas" w:cs="Consolas"/>
          <w:sz w:val="22"/>
          <w:szCs w:val="24"/>
        </w:rPr>
        <w:t>f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ff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in ff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While it seems more natural to place the pow function together with the main body of the code we’ll run into trouble if the main code body is generated dynamically as in the case if x is static in ff</w:t>
      </w:r>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E44AF9">
        <w:rPr>
          <w:rFonts w:ascii="Consolas" w:hAnsi="Consolas" w:cs="Consolas"/>
          <w:sz w:val="22"/>
          <w:szCs w:val="24"/>
        </w:rPr>
        <w:t>i</w:t>
      </w:r>
      <w:r>
        <w:rPr>
          <w:rFonts w:ascii="Consolas" w:hAnsi="Consolas" w:cs="Consolas"/>
          <w:sz w:val="22"/>
          <w:szCs w:val="24"/>
        </w:rPr>
        <w:t xml:space="preserve">n </w:t>
      </w:r>
      <w:r w:rsidR="00C620CE" w:rsidRPr="00A13BF7">
        <w:rPr>
          <w:rFonts w:ascii="Consolas" w:hAnsi="Consolas" w:cs="Consolas"/>
          <w:sz w:val="22"/>
          <w:szCs w:val="24"/>
        </w:rPr>
        <w:t xml:space="preserve">.&lt; </w:t>
      </w:r>
      <w:r w:rsidR="00C620CE">
        <w:rPr>
          <w:rFonts w:ascii="Consolas" w:hAnsi="Consolas" w:cs="Consolas"/>
          <w:sz w:val="22"/>
          <w:szCs w:val="24"/>
        </w:rPr>
        <w:t>let pow = .~(pow_staged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l</w:t>
      </w:r>
      <w:r w:rsidR="00C620CE" w:rsidRPr="00C620CE">
        <w:rPr>
          <w:rFonts w:ascii="Consolas" w:hAnsi="Consolas" w:cs="Consolas"/>
          <w:sz w:val="22"/>
          <w:szCs w:val="24"/>
        </w:rPr>
        <w:t>et</w:t>
      </w:r>
      <w:r w:rsidR="00C620CE">
        <w:rPr>
          <w:rFonts w:ascii="Consolas" w:hAnsi="Consolas" w:cs="Consolas"/>
          <w:sz w:val="22"/>
          <w:szCs w:val="24"/>
        </w:rPr>
        <w:t xml:space="preserve"> ff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Here, we notice that pow which is declared in the produced code is referenced to in the auxiliary function in the generator code, which means that we are actually trying to use something that does not exist yet. So, we should declare and create the function pow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et pow = !. .&lt; .~(pow_staged x) &gt;. in</w:t>
      </w:r>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FB5466">
        <w:rPr>
          <w:rFonts w:ascii="Consolas" w:hAnsi="Consolas" w:cs="Consolas"/>
          <w:sz w:val="22"/>
          <w:szCs w:val="24"/>
        </w:rPr>
        <w:t>n</w:t>
      </w:r>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ff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ff_staged 2</w:t>
      </w:r>
      <w:r w:rsidR="00FB5466">
        <w:rPr>
          <w:rFonts w:ascii="Consolas" w:hAnsi="Consolas" w:cs="Consolas"/>
          <w:sz w:val="22"/>
          <w:szCs w:val="24"/>
        </w:rPr>
        <w:t>;;</w:t>
      </w:r>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 xml:space="preserve">.&lt; let ff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r w:rsidR="00FB5466">
        <w:rPr>
          <w:rFonts w:ascii="Consolas" w:hAnsi="Consolas" w:cs="Consolas"/>
          <w:sz w:val="22"/>
          <w:szCs w:val="24"/>
        </w:rPr>
        <w:t>in ff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One concern might be that the produced code for the specialized function ff then needs the generator environment to be available for it to be used as the pow function resides in the generator environment. However, if we take it as ff_staged will always have to be invoked first to produce the specialized ff before ff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Args&gt; = &lt;FunBody&gt;</w:t>
      </w:r>
    </w:p>
    <w:p w:rsidR="00E367C3" w:rsidRPr="003F2B02" w:rsidRDefault="00E367C3" w:rsidP="00065564">
      <w:pPr>
        <w:spacing w:after="0" w:line="360" w:lineRule="auto"/>
        <w:ind w:left="709"/>
        <w:jc w:val="both"/>
        <w:rPr>
          <w:rFonts w:ascii="Consolas" w:hAnsi="Consolas" w:cs="Consolas"/>
          <w:i/>
          <w:sz w:val="22"/>
          <w:szCs w:val="24"/>
        </w:rPr>
      </w:pPr>
      <w:r w:rsidRPr="003F2B02">
        <w:rPr>
          <w:rFonts w:ascii="Consolas" w:hAnsi="Consolas" w:cs="Consolas"/>
          <w:i/>
          <w:sz w:val="22"/>
          <w:szCs w:val="24"/>
        </w:rPr>
        <w:t xml:space="preserve">and </w:t>
      </w:r>
      <w:r w:rsidR="003F2B02" w:rsidRPr="003F2B02">
        <w:rPr>
          <w:rFonts w:ascii="Consolas" w:hAnsi="Consolas" w:cs="Consolas"/>
          <w:i/>
          <w:sz w:val="22"/>
          <w:szCs w:val="24"/>
        </w:rPr>
        <w:t>&lt;</w:t>
      </w:r>
      <w:r w:rsidRPr="003F2B02">
        <w:rPr>
          <w:rFonts w:ascii="Consolas" w:hAnsi="Consolas" w:cs="Consolas"/>
          <w:i/>
          <w:sz w:val="22"/>
          <w:szCs w:val="24"/>
        </w:rPr>
        <w:t>FunBody</w:t>
      </w:r>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StagedFun&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StaticArgs&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let &lt;StagedFun&gt; = !. .&lt; .~(&lt;StageFun&gt;_staged &lt;StaticArgs&gt;) &gt;. </w:t>
      </w:r>
      <w:r>
        <w:rPr>
          <w:rFonts w:ascii="Consolas" w:hAnsi="Consolas" w:cs="Consolas"/>
          <w:sz w:val="22"/>
          <w:szCs w:val="24"/>
        </w:rPr>
        <w:t>i</w:t>
      </w:r>
      <w:r w:rsidRPr="00E367C3">
        <w:rPr>
          <w:rFonts w:ascii="Consolas" w:hAnsi="Consolas" w:cs="Consolas"/>
          <w:sz w:val="22"/>
          <w:szCs w:val="24"/>
        </w:rPr>
        <w:t>n</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Stage[&lt;FunBody&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wher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0" w:name="_Toc415280656"/>
      <w:r>
        <w:rPr>
          <w:rFonts w:cs="Times New Roman"/>
          <w:szCs w:val="24"/>
        </w:rPr>
        <w:t>Source Code Annotation</w:t>
      </w:r>
      <w:bookmarkEnd w:id="30"/>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lastRenderedPageBreak/>
        <w:t xml:space="preserve">  </w:t>
      </w:r>
      <w:r w:rsidR="00AB4B44" w:rsidRPr="007C092A">
        <w:rPr>
          <w:rFonts w:ascii="Consolas" w:hAnsi="Consolas" w:cs="Consolas"/>
          <w:sz w:val="22"/>
          <w:szCs w:val="24"/>
        </w:rPr>
        <w:t xml:space="preserve">if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Pr="007C092A">
        <w:rPr>
          <w:rFonts w:ascii="Consolas" w:hAnsi="Consolas" w:cs="Consolas"/>
          <w:sz w:val="22"/>
          <w:szCs w:val="24"/>
        </w:rPr>
        <w:t xml:space="preserve">if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r w:rsidRPr="007C092A">
        <w:rPr>
          <w:rFonts w:ascii="Consolas" w:hAnsi="Consolas" w:cs="Consolas"/>
          <w:sz w:val="22"/>
          <w:szCs w:val="24"/>
        </w:rPr>
        <w:t>n]]</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r>
        <w:rPr>
          <w:rFonts w:cs="Times New Roman"/>
          <w:szCs w:val="24"/>
        </w:rPr>
        <w:t>a</w:t>
      </w:r>
      <w:r w:rsidR="007C092A">
        <w:rPr>
          <w:rFonts w:cs="Times New Roman"/>
          <w:szCs w:val="24"/>
        </w:rPr>
        <w:t>nd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static.use” to the function call to indicate that it should be linked to a previously staged function. For example the ff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let rec ff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if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extract it out from which argument is static in ff </w:t>
      </w:r>
      <w:r w:rsidR="00140A0B" w:rsidRPr="001E30FE">
        <w:rPr>
          <w:rFonts w:cs="Times New Roman"/>
          <w:szCs w:val="24"/>
          <w:highlight w:val="yellow"/>
        </w:rPr>
        <w:t xml:space="preserve">(PROBLEM what if we want to use the previously staged function over variables which are not the </w:t>
      </w:r>
      <w:r w:rsidR="00140A0B" w:rsidRPr="001E30FE">
        <w:rPr>
          <w:rFonts w:cs="Times New Roman"/>
          <w:szCs w:val="24"/>
          <w:highlight w:val="yellow"/>
        </w:rPr>
        <w:lastRenderedPageBreak/>
        <w:t>argument of the bigger function?)</w:t>
      </w:r>
      <w:r w:rsidR="00140A0B">
        <w:rPr>
          <w:rFonts w:cs="Times New Roman"/>
          <w:szCs w:val="24"/>
        </w:rPr>
        <w:t xml:space="preserve">. If the [@static.use] annotation is removed from the above code, the produced staged code of ff will try to </w:t>
      </w:r>
      <w:r w:rsidR="00A7074C">
        <w:rPr>
          <w:rFonts w:cs="Times New Roman"/>
          <w:szCs w:val="24"/>
        </w:rPr>
        <w:t xml:space="preserve">directly </w:t>
      </w:r>
      <w:r w:rsidR="00140A0B">
        <w:rPr>
          <w:rFonts w:cs="Times New Roman"/>
          <w:szCs w:val="24"/>
        </w:rPr>
        <w:t>use a generator-level function called pow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1" w:name="_Toc415280657"/>
      <w:r w:rsidRPr="00A735D8">
        <w:rPr>
          <w:rFonts w:cs="Times New Roman"/>
          <w:szCs w:val="24"/>
        </w:rPr>
        <w:t>ppx Preprocessor</w:t>
      </w:r>
      <w:bookmarkEnd w:id="31"/>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ound in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 1995b,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1995a, 1995b, 2013a)</w:t>
      </w:r>
      <w:r w:rsidR="009E1D3F">
        <w:rPr>
          <w:rFonts w:cs="Times New Roman"/>
          <w:szCs w:val="24"/>
        </w:rPr>
        <w:fldChar w:fldCharType="end"/>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2" w:name="_Toc415280658"/>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2"/>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Pr>
          <w:rFonts w:cs="Times New Roman"/>
          <w:szCs w:val="24"/>
        </w:rPr>
        <w:fldChar w:fldCharType="separate"/>
      </w:r>
      <w:r w:rsidR="009E1D3F">
        <w:rPr>
          <w:rFonts w:cs="Times New Roman"/>
          <w:noProof/>
          <w:szCs w:val="24"/>
        </w:rPr>
        <w:t>(Inria, 2013b)</w:t>
      </w:r>
      <w:r>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let toMeta_mapper argv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 default_mapper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structure = fun mapper structure_item_list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match structure_item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if hasToMetaAnnot structure_item</w:t>
      </w:r>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then</w:t>
      </w:r>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else [default_mapper.structure_item mapper structure_item]</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r>
        <w:rPr>
          <w:rFonts w:cs="Times New Roman"/>
          <w:szCs w:val="24"/>
        </w:rPr>
        <w:t xml:space="preserve">wher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r w:rsidRPr="00252DC4">
        <w:rPr>
          <w:rFonts w:ascii="Consolas" w:hAnsi="Consolas" w:cs="Consolas"/>
          <w:szCs w:val="24"/>
        </w:rPr>
        <w:t>let () = register "toMeta" toMeta_mapper</w:t>
      </w:r>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3" w:name="_Toc415280659"/>
      <w:r>
        <w:rPr>
          <w:rFonts w:cs="Times New Roman"/>
          <w:szCs w:val="24"/>
        </w:rPr>
        <w:t xml:space="preserve">Extracting information from the </w:t>
      </w:r>
      <w:r w:rsidR="00252DC4">
        <w:rPr>
          <w:rFonts w:cs="Times New Roman"/>
          <w:szCs w:val="24"/>
        </w:rPr>
        <w:t>annotated function definition</w:t>
      </w:r>
      <w:bookmarkEnd w:id="33"/>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Here we have a structure whose descriptor is a Pstr_value. The Pstr_value in turn have a rec_flag that indicates whether the structure defined in the defininitons are recursive or not and the value_binding _list which is the actual structure definitions. From here we can get whether or not the function definition is recursive (by checking if the rec_flag is Recursive or Nonrecursive).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pvb_pat which contains the function name, pvb_expr that contains the function argument list and function body, and pvb_attributes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lastRenderedPageBreak/>
        <w:t>({txt = id}, PStr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r>
        <w:rPr>
          <w:rFonts w:cs="Times New Roman"/>
          <w:szCs w:val="24"/>
        </w:rPr>
        <w:t>a</w:t>
      </w:r>
      <w:r w:rsidR="005B3830">
        <w:rPr>
          <w:rFonts w:cs="Times New Roman"/>
          <w:szCs w:val="24"/>
        </w:rPr>
        <w:t>nd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txt = Lident "[]"}, None)}]})}</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 For figuring out whether or not control structures in the function have conditional expressions which can be computed statically, we pattern match for </w:t>
      </w:r>
      <w:r w:rsidRPr="00CA6086">
        <w:rPr>
          <w:rFonts w:ascii="Consolas" w:hAnsi="Consolas" w:cs="Consolas"/>
          <w:sz w:val="22"/>
          <w:szCs w:val="24"/>
        </w:rPr>
        <w:t>Pexp_ifthenelse</w:t>
      </w:r>
      <w:r>
        <w:rPr>
          <w:rFonts w:cs="Times New Roman"/>
          <w:szCs w:val="24"/>
        </w:rPr>
        <w:t xml:space="preserve"> </w:t>
      </w:r>
      <w:r w:rsidR="00CA6086">
        <w:rPr>
          <w:rFonts w:cs="Times New Roman"/>
          <w:szCs w:val="24"/>
        </w:rPr>
        <w:t xml:space="preserve">or </w:t>
      </w:r>
      <w:r w:rsidR="00CA6086" w:rsidRPr="00CA6086">
        <w:rPr>
          <w:rFonts w:ascii="Consolas" w:hAnsi="Consolas" w:cs="Consolas"/>
          <w:sz w:val="22"/>
          <w:szCs w:val="24"/>
        </w:rPr>
        <w:t>Pexp_match</w:t>
      </w:r>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r w:rsidRPr="00BF429F">
        <w:rPr>
          <w:rFonts w:ascii="Consolas" w:hAnsi="Consolas" w:cs="Consolas"/>
          <w:sz w:val="22"/>
          <w:szCs w:val="24"/>
        </w:rPr>
        <w:t>Pexp_apply</w:t>
      </w:r>
      <w:r>
        <w:rPr>
          <w:rFonts w:cs="Times New Roman"/>
          <w:szCs w:val="24"/>
        </w:rPr>
        <w:t xml:space="preserve">, that has the </w:t>
      </w:r>
      <w:r w:rsidRPr="00BF429F">
        <w:rPr>
          <w:rFonts w:ascii="Consolas" w:hAnsi="Consolas" w:cs="Consolas"/>
          <w:sz w:val="22"/>
          <w:szCs w:val="24"/>
        </w:rPr>
        <w:t>[@static.use]</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34" w:name="_Toc415280660"/>
      <w:r>
        <w:rPr>
          <w:rFonts w:cs="Times New Roman"/>
          <w:szCs w:val="24"/>
        </w:rPr>
        <w:t>Building the staged function</w:t>
      </w:r>
      <w:bookmarkEnd w:id="34"/>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unction definition, we build the staged version of the function as follows:</w:t>
      </w:r>
    </w:p>
    <w:p w:rsidR="008221CB" w:rsidRDefault="008221CB" w:rsidP="00251863">
      <w:pPr>
        <w:spacing w:after="0" w:line="360" w:lineRule="auto"/>
        <w:ind w:left="720"/>
        <w:jc w:val="both"/>
        <w:rPr>
          <w:rFonts w:cs="Times New Roman"/>
          <w:szCs w:val="24"/>
        </w:rPr>
      </w:pPr>
    </w:p>
    <w:p w:rsidR="003738A8" w:rsidRDefault="00EE10AE" w:rsidP="003738A8">
      <w:pPr>
        <w:spacing w:after="0" w:line="360" w:lineRule="auto"/>
        <w:ind w:left="720"/>
        <w:jc w:val="both"/>
        <w:rPr>
          <w:rFonts w:cs="Times New Roman"/>
          <w:szCs w:val="24"/>
        </w:rPr>
      </w:pPr>
      <w:r>
        <w:rPr>
          <w:rFonts w:cs="Times New Roman"/>
          <w:szCs w:val="24"/>
        </w:rPr>
        <w:lastRenderedPageBreak/>
        <w:t>The first thing to build is the main staged body. Following the translation rules, this will be the original body</w:t>
      </w:r>
      <w:r w:rsidR="003738A8">
        <w:rPr>
          <w:rFonts w:cs="Times New Roman"/>
          <w:szCs w:val="24"/>
        </w:rPr>
        <w:t xml:space="preserve"> (potentially with static arguments for recursive calls and calls to previously staged function omitted)</w:t>
      </w:r>
      <w:r>
        <w:rPr>
          <w:rFonts w:cs="Times New Roman"/>
          <w:szCs w:val="24"/>
        </w:rPr>
        <w:t xml:space="preserve"> if we cannot compute branches statically</w:t>
      </w:r>
      <w:r w:rsidR="003738A8">
        <w:rPr>
          <w:rFonts w:cs="Times New Roman"/>
          <w:szCs w:val="24"/>
        </w:rPr>
        <w:t xml:space="preserve"> or an escaped call to the auxiliary function if </w:t>
      </w:r>
      <w:r w:rsidR="008221CB">
        <w:rPr>
          <w:rFonts w:cs="Times New Roman"/>
          <w:szCs w:val="24"/>
        </w:rPr>
        <w:t xml:space="preserve">we can, </w:t>
      </w:r>
      <w:r w:rsidR="00D823BE">
        <w:rPr>
          <w:rFonts w:cs="Times New Roman"/>
          <w:szCs w:val="24"/>
        </w:rPr>
        <w:t>enclosed by</w:t>
      </w:r>
      <w:r w:rsidR="008221CB">
        <w:rPr>
          <w:rFonts w:cs="Times New Roman"/>
          <w:szCs w:val="24"/>
        </w:rPr>
        <w:t xml:space="preserve"> a MetaOC</w:t>
      </w:r>
      <w:r w:rsidR="003738A8">
        <w:rPr>
          <w:rFonts w:cs="Times New Roman"/>
          <w:szCs w:val="24"/>
        </w:rPr>
        <w:t xml:space="preserve">aml bracket. </w:t>
      </w:r>
    </w:p>
    <w:p w:rsidR="003738A8" w:rsidRDefault="003738A8" w:rsidP="003738A8">
      <w:pPr>
        <w:spacing w:after="0" w:line="360" w:lineRule="auto"/>
        <w:ind w:left="720"/>
        <w:jc w:val="both"/>
        <w:rPr>
          <w:rFonts w:cs="Times New Roman"/>
          <w:szCs w:val="24"/>
        </w:rPr>
      </w:pPr>
    </w:p>
    <w:p w:rsidR="003738A8" w:rsidRDefault="00825500" w:rsidP="003738A8">
      <w:pPr>
        <w:spacing w:after="0" w:line="360" w:lineRule="auto"/>
        <w:ind w:left="720"/>
        <w:jc w:val="both"/>
        <w:rPr>
          <w:rFonts w:cs="Times New Roman"/>
          <w:szCs w:val="24"/>
        </w:rPr>
      </w:pPr>
      <w:r>
        <w:rPr>
          <w:rFonts w:cs="Times New Roman"/>
          <w:szCs w:val="24"/>
        </w:rPr>
        <w:t xml:space="preserve">Next, if we need to use an </w:t>
      </w:r>
      <w:r w:rsidR="003738A8">
        <w:rPr>
          <w:rFonts w:cs="Times New Roman"/>
          <w:szCs w:val="24"/>
        </w:rPr>
        <w:t xml:space="preserve">auxiliary function </w:t>
      </w:r>
      <w:r>
        <w:rPr>
          <w:rFonts w:cs="Times New Roman"/>
          <w:szCs w:val="24"/>
        </w:rPr>
        <w:t>we will have</w:t>
      </w:r>
      <w:r w:rsidR="003738A8">
        <w:rPr>
          <w:rFonts w:cs="Times New Roman"/>
          <w:szCs w:val="24"/>
        </w:rPr>
        <w:t xml:space="preserve"> to build the auxiliary function and attac</w:t>
      </w:r>
      <w:r w:rsidR="006C1E07">
        <w:rPr>
          <w:rFonts w:cs="Times New Roman"/>
          <w:szCs w:val="24"/>
        </w:rPr>
        <w:t>h is to the main staged</w:t>
      </w:r>
      <w:r w:rsidR="003738A8">
        <w:rPr>
          <w:rFonts w:cs="Times New Roman"/>
          <w:szCs w:val="24"/>
        </w:rPr>
        <w:t xml:space="preserve"> body as a let-bound value. To create the auxiliary function we take the original function body and </w:t>
      </w:r>
      <w:r w:rsidR="008221CB">
        <w:rPr>
          <w:rFonts w:cs="Times New Roman"/>
          <w:szCs w:val="24"/>
        </w:rPr>
        <w:t>stage the branches of the control structure. We will also need to change any recursive calls to the original function into a</w:t>
      </w:r>
      <w:r>
        <w:rPr>
          <w:rFonts w:cs="Times New Roman"/>
          <w:szCs w:val="24"/>
        </w:rPr>
        <w:t>n escaped</w:t>
      </w:r>
      <w:r w:rsidR="008221CB">
        <w:rPr>
          <w:rFonts w:cs="Times New Roman"/>
          <w:szCs w:val="24"/>
        </w:rPr>
        <w:t xml:space="preserve"> recursive call to the auxiliary function.</w:t>
      </w:r>
      <w:r w:rsidR="00A4106D">
        <w:rPr>
          <w:rFonts w:cs="Times New Roman"/>
          <w:szCs w:val="24"/>
        </w:rPr>
        <w:t xml:space="preserve"> I</w:t>
      </w:r>
      <w:r w:rsidR="008221CB">
        <w:rPr>
          <w:rFonts w:cs="Times New Roman"/>
          <w:szCs w:val="24"/>
        </w:rPr>
        <w:t>f there is any call to a previously staged function we’ll need to omit the static arguments as well.</w:t>
      </w:r>
      <w:r w:rsidR="003738A8">
        <w:rPr>
          <w:rFonts w:cs="Times New Roman"/>
          <w:szCs w:val="24"/>
        </w:rPr>
        <w:t xml:space="preserve"> </w:t>
      </w:r>
    </w:p>
    <w:p w:rsidR="00EE10AE" w:rsidRDefault="00EE10AE" w:rsidP="00BF429F">
      <w:pPr>
        <w:spacing w:after="0" w:line="360" w:lineRule="auto"/>
        <w:ind w:left="720"/>
        <w:jc w:val="both"/>
        <w:rPr>
          <w:rFonts w:cs="Times New Roman"/>
          <w:szCs w:val="24"/>
        </w:rPr>
      </w:pPr>
      <w:r>
        <w:rPr>
          <w:rFonts w:cs="Times New Roman"/>
          <w:szCs w:val="24"/>
        </w:rPr>
        <w:t xml:space="preserve"> </w:t>
      </w:r>
    </w:p>
    <w:p w:rsidR="00BF429F" w:rsidRDefault="008221CB" w:rsidP="00BF429F">
      <w:pPr>
        <w:spacing w:after="0" w:line="360" w:lineRule="auto"/>
        <w:ind w:left="720"/>
        <w:jc w:val="both"/>
        <w:rPr>
          <w:rFonts w:cs="Times New Roman"/>
          <w:szCs w:val="24"/>
        </w:rPr>
      </w:pPr>
      <w:r>
        <w:rPr>
          <w:rFonts w:cs="Times New Roman"/>
          <w:szCs w:val="24"/>
        </w:rPr>
        <w:t xml:space="preserve">Lastly, if any previously staged function was used we’ll need to add it’s declaration and generation of the specialized function from the previously staged function as a let-bound value and attach it on top of </w:t>
      </w:r>
      <w:r w:rsidR="00CB5767">
        <w:rPr>
          <w:rFonts w:cs="Times New Roman"/>
          <w:szCs w:val="24"/>
        </w:rPr>
        <w:t>the</w:t>
      </w:r>
      <w:r>
        <w:rPr>
          <w:rFonts w:cs="Times New Roman"/>
          <w:szCs w:val="24"/>
        </w:rPr>
        <w:t xml:space="preserve"> auxiliary function (if any) and the main staged body.</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main work that needs to be done in building the various parts of the staged function above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basically requires us to pattern-match down the AST to locate the things we want to substitute. One point to be careful of is that as we traverse and recreate the </w:t>
      </w:r>
      <w:r>
        <w:rPr>
          <w:rFonts w:cs="Times New Roman"/>
          <w:szCs w:val="24"/>
        </w:rPr>
        <w:lastRenderedPageBreak/>
        <w:t>AST, we’ll need to extract information other than the OCaml expressions itself like nodes’ location in the source file and attributes not related to the auto-staging annotations from the original code to ensure that we recreate the surrounding code correctly as we do our substitutions.</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42342B" w:rsidRPr="0042342B">
        <w:rPr>
          <w:rFonts w:ascii="Consolas" w:hAnsi="Consolas" w:cs="Consolas"/>
          <w:sz w:val="22"/>
          <w:szCs w:val="24"/>
        </w:rPr>
        <w:t>.&lt;x + y&gt;.</w:t>
      </w:r>
      <w:r w:rsidR="0042342B">
        <w:rPr>
          <w:rFonts w:cs="Times New Roman"/>
          <w:szCs w:val="24"/>
        </w:rPr>
        <w:t xml:space="preserve">, for example, is equivalent to </w:t>
      </w:r>
      <w:r w:rsidR="0042342B" w:rsidRPr="0042342B">
        <w:rPr>
          <w:rFonts w:ascii="Consolas" w:hAnsi="Consolas" w:cs="Consolas"/>
          <w:sz w:val="22"/>
          <w:szCs w:val="24"/>
        </w:rPr>
        <w:t>(x + y) [@metaocaml.bracket]</w:t>
      </w:r>
      <w:r w:rsidR="0042342B">
        <w:rPr>
          <w:rFonts w:cs="Times New Roman"/>
          <w:szCs w:val="24"/>
        </w:rPr>
        <w:t xml:space="preserve">. </w:t>
      </w:r>
      <w:r w:rsidR="0042342B" w:rsidRPr="0042342B">
        <w:rPr>
          <w:rFonts w:ascii="Consolas" w:hAnsi="Consolas" w:cs="Consolas"/>
          <w:sz w:val="22"/>
          <w:szCs w:val="24"/>
        </w:rPr>
        <w:t>.&lt; .~x + y &gt;.</w:t>
      </w:r>
      <w:r w:rsidR="0042342B">
        <w:rPr>
          <w:rFonts w:cs="Times New Roman"/>
          <w:szCs w:val="24"/>
        </w:rPr>
        <w:t xml:space="preserve"> is equivalent to </w:t>
      </w:r>
      <w:r w:rsidR="0042342B" w:rsidRPr="0042342B">
        <w:rPr>
          <w:rFonts w:ascii="Consolas" w:hAnsi="Consolas" w:cs="Consolas"/>
          <w:sz w:val="22"/>
          <w:szCs w:val="24"/>
        </w:rPr>
        <w:t>(x [@metaocaml.escape] + y) [@metaocaml.bracket]</w:t>
      </w:r>
      <w:r w:rsidR="0042342B">
        <w:rPr>
          <w:rFonts w:cs="Times New Roman"/>
          <w:szCs w:val="24"/>
        </w:rPr>
        <w:t xml:space="preserve">. So all we need to do is add the appropriate  </w:t>
      </w:r>
      <w:r w:rsidR="0042342B" w:rsidRPr="0042342B">
        <w:rPr>
          <w:rFonts w:ascii="Consolas" w:hAnsi="Consolas" w:cs="Consolas"/>
          <w:sz w:val="22"/>
          <w:szCs w:val="24"/>
        </w:rPr>
        <w:t>metaocaml</w:t>
      </w:r>
      <w:r w:rsidR="0042342B">
        <w:rPr>
          <w:rFonts w:cs="Times New Roman"/>
          <w:szCs w:val="24"/>
        </w:rPr>
        <w:t xml:space="preserve"> attributes int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is just an application of a function called </w:t>
      </w:r>
      <w:r w:rsidR="0042342B" w:rsidRPr="0042342B">
        <w:rPr>
          <w:rFonts w:ascii="Consolas" w:hAnsi="Consolas" w:cs="Consolas"/>
          <w:sz w:val="22"/>
          <w:szCs w:val="24"/>
        </w:rPr>
        <w:t>!.</w:t>
      </w:r>
      <w:r w:rsidR="0042342B">
        <w:rPr>
          <w:rFonts w:cs="Times New Roman"/>
          <w:szCs w:val="24"/>
        </w:rPr>
        <w:t xml:space="preserve"> or </w:t>
      </w:r>
      <w:r w:rsidR="0042342B" w:rsidRPr="0042342B">
        <w:rPr>
          <w:rFonts w:ascii="Consolas" w:hAnsi="Consolas" w:cs="Consolas"/>
          <w:sz w:val="22"/>
          <w:szCs w:val="24"/>
        </w:rPr>
        <w:t>Runcode.run</w:t>
      </w:r>
      <w:r w:rsidR="0042342B">
        <w:rPr>
          <w:rFonts w:cs="Times New Roman"/>
          <w:szCs w:val="24"/>
        </w:rPr>
        <w:t>.</w:t>
      </w:r>
    </w:p>
    <w:p w:rsidR="00DC388D" w:rsidRDefault="00DC388D" w:rsidP="00BF429F">
      <w:pPr>
        <w:spacing w:after="0" w:line="360" w:lineRule="auto"/>
        <w:ind w:left="720"/>
        <w:jc w:val="both"/>
        <w:rPr>
          <w:rFonts w:cs="Times New Roman"/>
          <w:szCs w:val="24"/>
        </w:rPr>
      </w:pPr>
    </w:p>
    <w:p w:rsidR="00DC388D" w:rsidRDefault="00DC388D" w:rsidP="00BF429F">
      <w:pPr>
        <w:spacing w:after="0" w:line="360" w:lineRule="auto"/>
        <w:ind w:left="720"/>
        <w:jc w:val="both"/>
        <w:rPr>
          <w:rFonts w:cs="Times New Roman"/>
          <w:szCs w:val="24"/>
        </w:rPr>
      </w:pPr>
      <w:r w:rsidRPr="001E30FE">
        <w:rPr>
          <w:rFonts w:cs="Times New Roman"/>
          <w:szCs w:val="24"/>
          <w:highlight w:val="yellow"/>
        </w:rPr>
        <w:t>(PROBLEM how to explain this without ended up copy-pasting whole code? Add example?)</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5" w:name="_Toc415280661"/>
      <w:r>
        <w:rPr>
          <w:rFonts w:cs="Times New Roman"/>
          <w:szCs w:val="24"/>
        </w:rPr>
        <w:t>Combining the results</w:t>
      </w:r>
      <w:bookmarkEnd w:id="35"/>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r>
        <w:rPr>
          <w:rFonts w:cs="Times New Roman"/>
          <w:szCs w:val="24"/>
        </w:rPr>
        <w:t>where structure_item_mapper is the function that process each structure item in the original structure_item_list</w:t>
      </w:r>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36" w:name="_Toc415280662"/>
      <w:r>
        <w:rPr>
          <w:rFonts w:cs="Times New Roman"/>
          <w:szCs w:val="24"/>
        </w:rPr>
        <w:lastRenderedPageBreak/>
        <w:t>Conclusions</w:t>
      </w:r>
      <w:bookmarkEnd w:id="36"/>
    </w:p>
    <w:p w:rsidR="00537A82" w:rsidRPr="00537A82" w:rsidRDefault="00537A82" w:rsidP="00537A82">
      <w:pPr>
        <w:spacing w:after="0" w:line="360" w:lineRule="auto"/>
        <w:jc w:val="both"/>
        <w:rPr>
          <w:rFonts w:cs="Times New Roman"/>
          <w:szCs w:val="24"/>
        </w:rPr>
      </w:pPr>
      <w:r>
        <w:rPr>
          <w:rFonts w:cs="Times New Roman"/>
          <w:szCs w:val="24"/>
        </w:rPr>
        <w:t xml:space="preserve">This section summarizes the results obtained in this project, discusses known limitations of the current system and </w:t>
      </w:r>
    </w:p>
    <w:p w:rsidR="007E4105" w:rsidRDefault="007E4105" w:rsidP="003636E7">
      <w:pPr>
        <w:pStyle w:val="ListParagraph"/>
        <w:numPr>
          <w:ilvl w:val="1"/>
          <w:numId w:val="2"/>
        </w:numPr>
        <w:spacing w:after="0" w:line="360" w:lineRule="auto"/>
        <w:ind w:left="851"/>
        <w:jc w:val="both"/>
        <w:rPr>
          <w:rFonts w:cs="Times New Roman"/>
          <w:szCs w:val="24"/>
        </w:rPr>
      </w:pPr>
      <w:bookmarkStart w:id="37" w:name="_Toc415280663"/>
      <w:r>
        <w:rPr>
          <w:rFonts w:cs="Times New Roman"/>
          <w:szCs w:val="24"/>
        </w:rPr>
        <w:t>Summary</w:t>
      </w:r>
      <w:bookmarkEnd w:id="37"/>
    </w:p>
    <w:p w:rsidR="007E4105" w:rsidRDefault="007E4105" w:rsidP="003636E7">
      <w:pPr>
        <w:pStyle w:val="ListParagraph"/>
        <w:numPr>
          <w:ilvl w:val="1"/>
          <w:numId w:val="2"/>
        </w:numPr>
        <w:spacing w:after="0" w:line="360" w:lineRule="auto"/>
        <w:ind w:left="851"/>
        <w:jc w:val="both"/>
        <w:rPr>
          <w:rFonts w:cs="Times New Roman"/>
          <w:szCs w:val="24"/>
        </w:rPr>
      </w:pPr>
      <w:bookmarkStart w:id="38" w:name="_Toc415280664"/>
      <w:r>
        <w:rPr>
          <w:rFonts w:cs="Times New Roman"/>
          <w:szCs w:val="24"/>
        </w:rPr>
        <w:t>Limitations</w:t>
      </w:r>
      <w:bookmarkEnd w:id="38"/>
    </w:p>
    <w:p w:rsidR="00DE4F3B" w:rsidRDefault="00DE4F3B" w:rsidP="003636E7">
      <w:pPr>
        <w:pStyle w:val="ListParagraph"/>
        <w:numPr>
          <w:ilvl w:val="2"/>
          <w:numId w:val="2"/>
        </w:numPr>
        <w:spacing w:after="0" w:line="360" w:lineRule="auto"/>
        <w:jc w:val="both"/>
        <w:rPr>
          <w:rFonts w:cs="Times New Roman"/>
          <w:szCs w:val="24"/>
        </w:rPr>
      </w:pPr>
      <w:bookmarkStart w:id="39" w:name="_Toc415280665"/>
      <w:r>
        <w:rPr>
          <w:rFonts w:cs="Times New Roman"/>
          <w:szCs w:val="24"/>
        </w:rPr>
        <w:t>Scope of translation scheme</w:t>
      </w:r>
      <w:bookmarkEnd w:id="39"/>
    </w:p>
    <w:p w:rsidR="00025ABE" w:rsidRDefault="00DE4F3B" w:rsidP="003636E7">
      <w:pPr>
        <w:pStyle w:val="ListParagraph"/>
        <w:numPr>
          <w:ilvl w:val="2"/>
          <w:numId w:val="2"/>
        </w:numPr>
        <w:spacing w:after="0" w:line="360" w:lineRule="auto"/>
        <w:jc w:val="both"/>
        <w:rPr>
          <w:rFonts w:cs="Times New Roman"/>
          <w:szCs w:val="24"/>
        </w:rPr>
      </w:pPr>
      <w:bookmarkStart w:id="40" w:name="_Toc415280666"/>
      <w:r>
        <w:rPr>
          <w:rFonts w:cs="Times New Roman"/>
          <w:szCs w:val="24"/>
        </w:rPr>
        <w:t>Scope of preprocessor</w:t>
      </w:r>
      <w:bookmarkEnd w:id="40"/>
    </w:p>
    <w:p w:rsidR="00064C9D" w:rsidRDefault="00064C9D" w:rsidP="00064C9D">
      <w:pPr>
        <w:spacing w:after="0" w:line="360" w:lineRule="auto"/>
        <w:ind w:left="720"/>
        <w:jc w:val="both"/>
        <w:rPr>
          <w:rFonts w:cs="Times New Roman"/>
          <w:szCs w:val="24"/>
        </w:rPr>
      </w:pPr>
      <w:r>
        <w:rPr>
          <w:rFonts w:cs="Times New Roman"/>
          <w:szCs w:val="24"/>
        </w:rPr>
        <w:t>Anon function</w:t>
      </w:r>
    </w:p>
    <w:p w:rsidR="00064C9D" w:rsidRPr="00064C9D" w:rsidRDefault="00064C9D" w:rsidP="00064C9D">
      <w:pPr>
        <w:spacing w:after="0" w:line="360" w:lineRule="auto"/>
        <w:ind w:left="720"/>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1" w:name="_Toc415280667"/>
      <w:r>
        <w:rPr>
          <w:rFonts w:cs="Times New Roman"/>
          <w:szCs w:val="24"/>
        </w:rPr>
        <w:t>Recommendations for Further Work</w:t>
      </w:r>
      <w:bookmarkEnd w:id="41"/>
    </w:p>
    <w:p w:rsidR="00575A3A" w:rsidRDefault="00575A3A" w:rsidP="003636E7">
      <w:pPr>
        <w:pStyle w:val="ListParagraph"/>
        <w:numPr>
          <w:ilvl w:val="2"/>
          <w:numId w:val="2"/>
        </w:numPr>
        <w:spacing w:after="0" w:line="360" w:lineRule="auto"/>
        <w:jc w:val="both"/>
        <w:rPr>
          <w:rFonts w:cs="Times New Roman"/>
          <w:szCs w:val="24"/>
        </w:rPr>
      </w:pPr>
      <w:bookmarkStart w:id="42" w:name="_Toc415280668"/>
      <w:r>
        <w:rPr>
          <w:rFonts w:cs="Times New Roman"/>
          <w:szCs w:val="24"/>
        </w:rPr>
        <w:t>Removing annotations from helper functions</w:t>
      </w:r>
      <w:bookmarkEnd w:id="42"/>
    </w:p>
    <w:p w:rsidR="00575A3A" w:rsidRPr="00575A3A" w:rsidRDefault="00575A3A" w:rsidP="003636E7">
      <w:pPr>
        <w:pStyle w:val="ListParagraph"/>
        <w:numPr>
          <w:ilvl w:val="2"/>
          <w:numId w:val="2"/>
        </w:numPr>
        <w:spacing w:after="0" w:line="360" w:lineRule="auto"/>
        <w:jc w:val="both"/>
        <w:rPr>
          <w:rFonts w:cs="Times New Roman"/>
          <w:szCs w:val="24"/>
        </w:rPr>
      </w:pPr>
      <w:bookmarkStart w:id="43" w:name="_Toc415280669"/>
      <w:r>
        <w:rPr>
          <w:rFonts w:cs="Times New Roman"/>
          <w:szCs w:val="24"/>
        </w:rPr>
        <w:t>Static analysis and optimization</w:t>
      </w:r>
      <w:bookmarkEnd w:id="43"/>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9E1D3F" w:rsidRPr="009E1D3F" w:rsidRDefault="00554EB3" w:rsidP="00537A82">
      <w:pPr>
        <w:pStyle w:val="Heading1"/>
      </w:pPr>
      <w:r>
        <w:fldChar w:fldCharType="begin"/>
      </w:r>
      <w:r>
        <w:instrText xml:space="preserve"> ADDIN EN.REFLIST </w:instrText>
      </w:r>
      <w:r>
        <w:fldChar w:fldCharType="separate"/>
      </w:r>
      <w:bookmarkStart w:id="44" w:name="_Toc415280670"/>
      <w:r w:rsidR="009E1D3F" w:rsidRPr="009E1D3F">
        <w:t>References</w:t>
      </w:r>
      <w:bookmarkEnd w:id="44"/>
    </w:p>
    <w:p w:rsidR="009E1D3F" w:rsidRPr="009E1D3F" w:rsidRDefault="009E1D3F" w:rsidP="009E1D3F">
      <w:pPr>
        <w:pStyle w:val="EndNoteBibliographyTitle"/>
      </w:pPr>
    </w:p>
    <w:p w:rsidR="009E1D3F" w:rsidRPr="009E1D3F" w:rsidRDefault="009E1D3F" w:rsidP="009E1D3F">
      <w:pPr>
        <w:pStyle w:val="EndNoteBibliography"/>
        <w:spacing w:after="0"/>
        <w:ind w:left="720" w:hanging="720"/>
      </w:pPr>
      <w:r w:rsidRPr="009E1D3F">
        <w:t xml:space="preserve">Agarwal, A., &amp; Lesourd, M. (2014). Camlp4 Wiki. from </w:t>
      </w:r>
      <w:hyperlink r:id="rId13" w:history="1">
        <w:r w:rsidRPr="009E1D3F">
          <w:rPr>
            <w:rStyle w:val="Hyperlink"/>
          </w:rPr>
          <w:t>https://github.com/ocaml/camlp4/wiki</w:t>
        </w:r>
      </w:hyperlink>
    </w:p>
    <w:p w:rsidR="009E1D3F" w:rsidRPr="009E1D3F" w:rsidRDefault="009E1D3F" w:rsidP="009E1D3F">
      <w:pPr>
        <w:pStyle w:val="EndNoteBibliography"/>
        <w:spacing w:after="0"/>
        <w:ind w:left="720" w:hanging="720"/>
      </w:pPr>
      <w:r w:rsidRPr="009E1D3F">
        <w:t xml:space="preserve">Bourgoin, M., &amp; Chailloux, E. (2014). </w:t>
      </w:r>
      <w:r w:rsidRPr="009E1D3F">
        <w:rPr>
          <w:i/>
        </w:rPr>
        <w:t>GPGPU Composition with OCaml</w:t>
      </w:r>
      <w:r w:rsidRPr="009E1D3F">
        <w:t xml:space="preserve">. Paper presented at the Proceedings of ACM SIGPLAN International Workshop on Libraries, Languages, and Compilers for Array Programming, Edinburgh, United Kingdom. </w:t>
      </w:r>
    </w:p>
    <w:p w:rsidR="009E1D3F" w:rsidRPr="009E1D3F" w:rsidRDefault="009E1D3F" w:rsidP="009E1D3F">
      <w:pPr>
        <w:pStyle w:val="EndNoteBibliography"/>
        <w:spacing w:after="0"/>
        <w:ind w:left="720" w:hanging="720"/>
      </w:pPr>
      <w:r w:rsidRPr="009E1D3F">
        <w:t xml:space="preserve">Carette, J. (2006). Gaussian elimination: a case study in efficient genericity with MetaOCaml. </w:t>
      </w:r>
      <w:r w:rsidRPr="009E1D3F">
        <w:rPr>
          <w:i/>
        </w:rPr>
        <w:t>Sci. Comput. Program., 62</w:t>
      </w:r>
      <w:r w:rsidRPr="009E1D3F">
        <w:t xml:space="preserve">(1), 3-24. </w:t>
      </w:r>
    </w:p>
    <w:p w:rsidR="009E1D3F" w:rsidRPr="009E1D3F" w:rsidRDefault="009E1D3F" w:rsidP="009E1D3F">
      <w:pPr>
        <w:pStyle w:val="EndNoteBibliography"/>
        <w:spacing w:after="0"/>
        <w:ind w:left="720" w:hanging="720"/>
      </w:pPr>
      <w:r w:rsidRPr="009E1D3F">
        <w:t xml:space="preserve">Czarnecki, K., O’Donnell, J., Striegnitz, J., &amp; Taha, W. (2004). DSL Implementation in MetaOCaml, Template Haskell, and C++. In C. Lengauer, D. Batory, C. Consel, &amp; M. Odersky (Eds.), </w:t>
      </w:r>
      <w:r w:rsidRPr="009E1D3F">
        <w:rPr>
          <w:i/>
        </w:rPr>
        <w:t>Domain-Specific Program Generation</w:t>
      </w:r>
      <w:r w:rsidRPr="009E1D3F">
        <w:t xml:space="preserve"> (Vol. 3016, pp. 51-72): Springer Berlin Heidelberg.</w:t>
      </w:r>
    </w:p>
    <w:p w:rsidR="009E1D3F" w:rsidRPr="009E1D3F" w:rsidRDefault="009E1D3F" w:rsidP="009E1D3F">
      <w:pPr>
        <w:pStyle w:val="EndNoteBibliography"/>
        <w:spacing w:after="0"/>
        <w:ind w:left="720" w:hanging="720"/>
      </w:pPr>
      <w:r w:rsidRPr="009E1D3F">
        <w:t xml:space="preserve">de Rauglaudre, D. (2003). Camlp5 - Reference Manual. from </w:t>
      </w:r>
      <w:hyperlink r:id="rId14" w:history="1">
        <w:r w:rsidRPr="009E1D3F">
          <w:rPr>
            <w:rStyle w:val="Hyperlink"/>
          </w:rPr>
          <w:t>http://caml.inria.fr/pub/docs/manual-camlp4/index.html</w:t>
        </w:r>
      </w:hyperlink>
    </w:p>
    <w:p w:rsidR="009E1D3F" w:rsidRPr="009E1D3F" w:rsidRDefault="009E1D3F" w:rsidP="009E1D3F">
      <w:pPr>
        <w:pStyle w:val="EndNoteBibliography"/>
        <w:spacing w:after="0"/>
        <w:ind w:left="720" w:hanging="720"/>
      </w:pPr>
      <w:r w:rsidRPr="009E1D3F">
        <w:t xml:space="preserve">Frigo, M. (1999). </w:t>
      </w:r>
      <w:r w:rsidRPr="009E1D3F">
        <w:rPr>
          <w:i/>
        </w:rPr>
        <w:t>A Fast Fourier Transform Compiler</w:t>
      </w:r>
      <w:r w:rsidRPr="009E1D3F">
        <w:t xml:space="preserve">. Paper presented at the Proceedings of the ACM SIGPLAN 1999 Conference on Programming Language Design and Implementation, Atlanta, Georgia, USA. </w:t>
      </w:r>
    </w:p>
    <w:p w:rsidR="009E1D3F" w:rsidRPr="009E1D3F" w:rsidRDefault="009E1D3F" w:rsidP="009E1D3F">
      <w:pPr>
        <w:pStyle w:val="EndNoteBibliography"/>
        <w:spacing w:after="0"/>
        <w:ind w:left="720" w:hanging="720"/>
      </w:pPr>
      <w:r w:rsidRPr="009E1D3F">
        <w:t xml:space="preserve">Frisch, A. (2013, 16 April 2014). extension_points.txt. from </w:t>
      </w:r>
      <w:hyperlink r:id="rId15" w:history="1">
        <w:r w:rsidRPr="009E1D3F">
          <w:rPr>
            <w:rStyle w:val="Hyperlink"/>
          </w:rPr>
          <w:t>http://caml.inria.fr/cgi-bin/viewvc.cgi/ocaml/trunk/experimental/frisch/extension_points.txt</w:t>
        </w:r>
      </w:hyperlink>
    </w:p>
    <w:p w:rsidR="009E1D3F" w:rsidRPr="009E1D3F" w:rsidRDefault="009E1D3F" w:rsidP="009E1D3F">
      <w:pPr>
        <w:pStyle w:val="EndNoteBibliography"/>
        <w:spacing w:after="0"/>
        <w:ind w:left="720" w:hanging="720"/>
      </w:pPr>
      <w:r w:rsidRPr="009E1D3F">
        <w:t xml:space="preserve">Futamura, Y. (1999). Partial Evaluation of Computation Process - An Approach to a Compiler-Compiler. </w:t>
      </w:r>
      <w:r w:rsidRPr="009E1D3F">
        <w:rPr>
          <w:i/>
        </w:rPr>
        <w:t>Higher Order Symbol. Comput., 12</w:t>
      </w:r>
      <w:r w:rsidRPr="009E1D3F">
        <w:t xml:space="preserve">(4), 381-391. </w:t>
      </w:r>
    </w:p>
    <w:p w:rsidR="009E1D3F" w:rsidRPr="009E1D3F" w:rsidRDefault="009E1D3F" w:rsidP="009E1D3F">
      <w:pPr>
        <w:pStyle w:val="EndNoteBibliography"/>
        <w:spacing w:after="0"/>
        <w:ind w:left="720" w:hanging="720"/>
      </w:pPr>
      <w:r w:rsidRPr="009E1D3F">
        <w:t xml:space="preserve">Herrmann, C. A., &amp; Langhammer, T. (2006). Combining partial evaluation and staged interpretation in the implementation of domain-specific languages. </w:t>
      </w:r>
      <w:r w:rsidRPr="009E1D3F">
        <w:rPr>
          <w:i/>
        </w:rPr>
        <w:t>Science of Computer Programming, 62</w:t>
      </w:r>
      <w:r w:rsidRPr="009E1D3F">
        <w:t xml:space="preserve">(1), 47-65. </w:t>
      </w:r>
    </w:p>
    <w:p w:rsidR="009E1D3F" w:rsidRPr="009E1D3F" w:rsidRDefault="009E1D3F" w:rsidP="009E1D3F">
      <w:pPr>
        <w:pStyle w:val="EndNoteBibliography"/>
        <w:spacing w:after="0"/>
        <w:ind w:left="720" w:hanging="720"/>
      </w:pPr>
      <w:r w:rsidRPr="009E1D3F">
        <w:t xml:space="preserve">Inria. (1995a, 22 December 2014). asttypes.mli. from </w:t>
      </w:r>
      <w:hyperlink r:id="rId16" w:history="1">
        <w:r w:rsidRPr="009E1D3F">
          <w:rPr>
            <w:rStyle w:val="Hyperlink"/>
          </w:rPr>
          <w:t>http://caml.inria.fr/cgi-bin/viewvc.cgi/ocaml/trunk/parsing/asttypes.mli</w:t>
        </w:r>
      </w:hyperlink>
    </w:p>
    <w:p w:rsidR="009E1D3F" w:rsidRPr="009E1D3F" w:rsidRDefault="009E1D3F" w:rsidP="009E1D3F">
      <w:pPr>
        <w:pStyle w:val="EndNoteBibliography"/>
        <w:spacing w:after="0"/>
        <w:ind w:left="720" w:hanging="720"/>
      </w:pPr>
      <w:r w:rsidRPr="009E1D3F">
        <w:t xml:space="preserve">Inria. (1995b, 13 March 2015). parsetree.mli. from </w:t>
      </w:r>
      <w:hyperlink r:id="rId17" w:history="1">
        <w:r w:rsidRPr="009E1D3F">
          <w:rPr>
            <w:rStyle w:val="Hyperlink"/>
          </w:rPr>
          <w:t>http://caml.inria.fr/cgi-bin/viewvc.cgi/ocaml/trunk/parsing/parsetree.mli</w:t>
        </w:r>
      </w:hyperlink>
    </w:p>
    <w:p w:rsidR="009E1D3F" w:rsidRPr="009E1D3F" w:rsidRDefault="009E1D3F" w:rsidP="009E1D3F">
      <w:pPr>
        <w:pStyle w:val="EndNoteBibliography"/>
        <w:spacing w:after="0"/>
        <w:ind w:left="720" w:hanging="720"/>
      </w:pPr>
      <w:r w:rsidRPr="009E1D3F">
        <w:t xml:space="preserve">Inria. (2013a, 13 March 2015). ast_helper.mli. from </w:t>
      </w:r>
      <w:hyperlink r:id="rId18" w:history="1">
        <w:r w:rsidRPr="009E1D3F">
          <w:rPr>
            <w:rStyle w:val="Hyperlink"/>
          </w:rPr>
          <w:t>http://caml.inria.fr/cgi-bin/viewvc.cgi/ocaml/trunk/parsing/ast_helper.mli</w:t>
        </w:r>
      </w:hyperlink>
    </w:p>
    <w:p w:rsidR="009E1D3F" w:rsidRPr="009E1D3F" w:rsidRDefault="009E1D3F" w:rsidP="009E1D3F">
      <w:pPr>
        <w:pStyle w:val="EndNoteBibliography"/>
        <w:spacing w:after="0"/>
        <w:ind w:left="720" w:hanging="720"/>
      </w:pPr>
      <w:r w:rsidRPr="009E1D3F">
        <w:t xml:space="preserve">Inria. (2013b, 4 October 2014). ast_mapper.mli. from </w:t>
      </w:r>
      <w:hyperlink r:id="rId19" w:history="1">
        <w:r w:rsidRPr="009E1D3F">
          <w:rPr>
            <w:rStyle w:val="Hyperlink"/>
          </w:rPr>
          <w:t>http://caml.inria.fr/cgi-bin/viewvc.cgi/ocaml/trunk/parsing/ast_mapper.mli</w:t>
        </w:r>
      </w:hyperlink>
    </w:p>
    <w:p w:rsidR="009E1D3F" w:rsidRPr="009E1D3F" w:rsidRDefault="009E1D3F" w:rsidP="009E1D3F">
      <w:pPr>
        <w:pStyle w:val="EndNoteBibliography"/>
        <w:spacing w:after="0"/>
        <w:ind w:left="720" w:hanging="720"/>
      </w:pPr>
      <w:r w:rsidRPr="009E1D3F">
        <w:t xml:space="preserve">Jonnalagedda, M., Coppey, T., Stucki, S., Rompf, T., &amp; Odersky, M. (2014). </w:t>
      </w:r>
      <w:r w:rsidRPr="009E1D3F">
        <w:rPr>
          <w:i/>
        </w:rPr>
        <w:t>Staged parser combinators for efficient data processing</w:t>
      </w:r>
      <w:r w:rsidRPr="009E1D3F">
        <w:t xml:space="preserve">. Paper presented at the Proceedings of the 2014 ACM International Conference on Object Oriented Programming Systems Languages &amp; Applications, Portland, Oregon, USA. </w:t>
      </w:r>
    </w:p>
    <w:p w:rsidR="009E1D3F" w:rsidRPr="009E1D3F" w:rsidRDefault="009E1D3F" w:rsidP="009E1D3F">
      <w:pPr>
        <w:pStyle w:val="EndNoteBibliography"/>
        <w:spacing w:after="0"/>
        <w:ind w:left="720" w:hanging="720"/>
      </w:pPr>
      <w:r w:rsidRPr="009E1D3F">
        <w:t xml:space="preserve">Kiselyov, O. (2010, 10 January 2015). MetaOCaml -- an OCaml dialect for multi-stage programming. from </w:t>
      </w:r>
      <w:hyperlink r:id="rId20" w:history="1">
        <w:r w:rsidRPr="009E1D3F">
          <w:rPr>
            <w:rStyle w:val="Hyperlink"/>
          </w:rPr>
          <w:t>http://okmij.org/ftp/ML/MetaOCaml.html</w:t>
        </w:r>
      </w:hyperlink>
    </w:p>
    <w:p w:rsidR="009E1D3F" w:rsidRPr="009E1D3F" w:rsidRDefault="009E1D3F" w:rsidP="009E1D3F">
      <w:pPr>
        <w:pStyle w:val="EndNoteBibliography"/>
        <w:spacing w:after="0"/>
        <w:ind w:left="720" w:hanging="720"/>
      </w:pPr>
      <w:r w:rsidRPr="009E1D3F">
        <w:t xml:space="preserve">Kiselyov, O., Swadi, K. N., &amp; Taha, W. (2004). </w:t>
      </w:r>
      <w:r w:rsidRPr="009E1D3F">
        <w:rPr>
          <w:i/>
        </w:rPr>
        <w:t>A methodology for generating verified combinatorial circuits</w:t>
      </w:r>
      <w:r w:rsidRPr="009E1D3F">
        <w:t xml:space="preserve">. Paper presented at the Proceedings of the 4th ACM international conference on Embedded software, Pisa, Italy. </w:t>
      </w:r>
    </w:p>
    <w:p w:rsidR="009E1D3F" w:rsidRPr="009E1D3F" w:rsidRDefault="009E1D3F" w:rsidP="009E1D3F">
      <w:pPr>
        <w:pStyle w:val="EndNoteBibliography"/>
        <w:spacing w:after="0"/>
        <w:ind w:left="720" w:hanging="720"/>
      </w:pPr>
      <w:r w:rsidRPr="009E1D3F">
        <w:lastRenderedPageBreak/>
        <w:t xml:space="preserve">Langhammer, T. (2005). </w:t>
      </w:r>
      <w:r w:rsidRPr="009E1D3F">
        <w:rPr>
          <w:i/>
        </w:rPr>
        <w:t>Tuning MetaOCaml programs for high performance.</w:t>
      </w:r>
      <w:r w:rsidRPr="009E1D3F">
        <w:t xml:space="preserve"> Retrieved from </w:t>
      </w:r>
      <w:hyperlink r:id="rId21" w:history="1">
        <w:r w:rsidRPr="009E1D3F">
          <w:rPr>
            <w:rStyle w:val="Hyperlink"/>
          </w:rPr>
          <w:t>http://www.infosun.fmi.uni-passau.de/cl/arbeiten/Langhammer.pdf</w:t>
        </w:r>
      </w:hyperlink>
      <w:r w:rsidRPr="009E1D3F">
        <w:t xml:space="preserve">  </w:t>
      </w:r>
    </w:p>
    <w:p w:rsidR="009E1D3F" w:rsidRPr="009E1D3F" w:rsidRDefault="009E1D3F" w:rsidP="009E1D3F">
      <w:pPr>
        <w:pStyle w:val="EndNoteBibliography"/>
        <w:spacing w:after="0"/>
        <w:ind w:left="720" w:hanging="720"/>
      </w:pPr>
      <w:r w:rsidRPr="009E1D3F">
        <w:t xml:space="preserve">Puschel, M. (2011). </w:t>
      </w:r>
      <w:r w:rsidRPr="009E1D3F">
        <w:rPr>
          <w:i/>
        </w:rPr>
        <w:t>Automatic Performance Programming?</w:t>
      </w:r>
      <w:r w:rsidRPr="009E1D3F">
        <w:t xml:space="preserve"> Paper presented at the ACM international conference companion on Object oriented programming systems languages and applications companion, Portland, Oregon, USA. </w:t>
      </w:r>
    </w:p>
    <w:p w:rsidR="009E1D3F" w:rsidRPr="009E1D3F" w:rsidRDefault="009E1D3F" w:rsidP="009E1D3F">
      <w:pPr>
        <w:pStyle w:val="EndNoteBibliography"/>
        <w:spacing w:after="0"/>
        <w:ind w:left="720" w:hanging="720"/>
      </w:pPr>
      <w:r w:rsidRPr="009E1D3F">
        <w:t xml:space="preserve">Puschel, M., Moura, J. M. F., Johnson, J. R., Padua, D., Veloso, M. M., Singer, B. W., . . . Rizzolo, N. (2005). SPIRAL: Code Generation for DSP Transforms. </w:t>
      </w:r>
      <w:r w:rsidRPr="009E1D3F">
        <w:rPr>
          <w:i/>
        </w:rPr>
        <w:t>Proceedings of the IEEE, 93</w:t>
      </w:r>
      <w:r w:rsidRPr="009E1D3F">
        <w:t xml:space="preserve">(2), 232-275. </w:t>
      </w:r>
    </w:p>
    <w:p w:rsidR="009E1D3F" w:rsidRPr="009E1D3F" w:rsidRDefault="009E1D3F" w:rsidP="009E1D3F">
      <w:pPr>
        <w:pStyle w:val="EndNoteBibliography"/>
        <w:spacing w:after="0"/>
        <w:ind w:left="720" w:hanging="720"/>
      </w:pPr>
      <w:r w:rsidRPr="009E1D3F">
        <w:t xml:space="preserve">Rompf, T., &amp; Odersky, M. (2010). </w:t>
      </w:r>
      <w:r w:rsidRPr="009E1D3F">
        <w:rPr>
          <w:i/>
        </w:rPr>
        <w:t>Lightweight modular staging: a pragmatic approach to runtime code generation and compiled DSLs</w:t>
      </w:r>
      <w:r w:rsidRPr="009E1D3F">
        <w:t xml:space="preserve">. Paper presented at the 9th international conference on Generative programming and component engineering, Eindhoven, The Netherlands. </w:t>
      </w:r>
    </w:p>
    <w:p w:rsidR="009E1D3F" w:rsidRPr="009E1D3F" w:rsidRDefault="009E1D3F" w:rsidP="009E1D3F">
      <w:pPr>
        <w:pStyle w:val="EndNoteBibliography"/>
        <w:spacing w:after="0"/>
        <w:ind w:left="720" w:hanging="720"/>
      </w:pPr>
      <w:r w:rsidRPr="009E1D3F">
        <w:t xml:space="preserve">Spampinato, D. G., &amp; Puschel, M. (2014). </w:t>
      </w:r>
      <w:r w:rsidRPr="009E1D3F">
        <w:rPr>
          <w:i/>
        </w:rPr>
        <w:t>A Basic Linear Algebra Compiler</w:t>
      </w:r>
      <w:r w:rsidRPr="009E1D3F">
        <w:t xml:space="preserve">. Paper presented at the Proceedings of Annual IEEE/ACM International Symposium on Code Generation and Optimization, Orlando, FL, USA. </w:t>
      </w:r>
    </w:p>
    <w:p w:rsidR="009E1D3F" w:rsidRPr="009E1D3F" w:rsidRDefault="009E1D3F" w:rsidP="009E1D3F">
      <w:pPr>
        <w:pStyle w:val="EndNoteBibliography"/>
        <w:spacing w:after="0"/>
        <w:ind w:left="720" w:hanging="720"/>
      </w:pPr>
      <w:r w:rsidRPr="009E1D3F">
        <w:t xml:space="preserve">Sujeeth, A. K., Brown, K. J., Lee, H., Rompf, T., Chafi, H., Odersky, M., &amp; Olukotun, K. (2014). Delite: A Compiler Architecture for Performance-Oriented Embedded Domain-Specific Languages. </w:t>
      </w:r>
      <w:r w:rsidRPr="009E1D3F">
        <w:rPr>
          <w:i/>
        </w:rPr>
        <w:t>ACM Trans. Embed. Comput. Syst., 13</w:t>
      </w:r>
      <w:r w:rsidRPr="009E1D3F">
        <w:t>(4s), 1-25. doi: 10.1145/2584665</w:t>
      </w:r>
    </w:p>
    <w:p w:rsidR="009E1D3F" w:rsidRPr="009E1D3F" w:rsidRDefault="009E1D3F" w:rsidP="009E1D3F">
      <w:pPr>
        <w:pStyle w:val="EndNoteBibliography"/>
        <w:spacing w:after="0"/>
        <w:ind w:left="720" w:hanging="720"/>
      </w:pPr>
      <w:r w:rsidRPr="009E1D3F">
        <w:t xml:space="preserve">Sujeeth, A. K., Gibbons, A., Brown, K. J., Lee, H., Rompf, T., Odersky, M., &amp; Olukotun, K. (2013). </w:t>
      </w:r>
      <w:r w:rsidRPr="009E1D3F">
        <w:rPr>
          <w:i/>
        </w:rPr>
        <w:t>Forge: generating a high performance DSL implementation from a declarative specification</w:t>
      </w:r>
      <w:r w:rsidRPr="009E1D3F">
        <w:t xml:space="preserve">. Paper presented at the 12th international conference on Generative programming: concepts &amp;#38; experiences, Indianapolis, Indiana, USA. </w:t>
      </w:r>
    </w:p>
    <w:p w:rsidR="009E1D3F" w:rsidRPr="009E1D3F" w:rsidRDefault="009E1D3F" w:rsidP="009E1D3F">
      <w:pPr>
        <w:pStyle w:val="EndNoteBibliography"/>
        <w:spacing w:after="0"/>
        <w:ind w:left="720" w:hanging="720"/>
      </w:pPr>
      <w:r w:rsidRPr="009E1D3F">
        <w:t xml:space="preserve">Taha, W. (1999). </w:t>
      </w:r>
      <w:r w:rsidRPr="009E1D3F">
        <w:rPr>
          <w:i/>
        </w:rPr>
        <w:t>Multi-stage programming: Its theory and applications.</w:t>
      </w:r>
      <w:r w:rsidRPr="009E1D3F">
        <w:t xml:space="preserve"> Oregon Graduate Institute of Science and Technology.   </w:t>
      </w:r>
    </w:p>
    <w:p w:rsidR="009E1D3F" w:rsidRPr="009E1D3F" w:rsidRDefault="009E1D3F" w:rsidP="009E1D3F">
      <w:pPr>
        <w:pStyle w:val="EndNoteBibliography"/>
        <w:spacing w:after="0"/>
        <w:ind w:left="720" w:hanging="720"/>
      </w:pPr>
      <w:r w:rsidRPr="009E1D3F">
        <w:t xml:space="preserve">Taha, W. (2004). A Gentle Introduction to Multi-stage Programming. from </w:t>
      </w:r>
      <w:hyperlink r:id="rId22" w:history="1">
        <w:r w:rsidRPr="009E1D3F">
          <w:rPr>
            <w:rStyle w:val="Hyperlink"/>
          </w:rPr>
          <w:t>http://www.cs.rice.edu/~taha/publications/journal/dspg04a.pdf</w:t>
        </w:r>
      </w:hyperlink>
    </w:p>
    <w:p w:rsidR="009E1D3F" w:rsidRPr="009E1D3F" w:rsidRDefault="009E1D3F" w:rsidP="009E1D3F">
      <w:pPr>
        <w:pStyle w:val="EndNoteBibliography"/>
        <w:spacing w:after="0"/>
        <w:ind w:left="720" w:hanging="720"/>
      </w:pPr>
      <w:r w:rsidRPr="009E1D3F">
        <w:t xml:space="preserve">Whaley, R. C., Petitet, A., &amp; Dongarra, J. J. (2001). Automated Empirical Optimization of Software and the ATLAS Project. </w:t>
      </w:r>
      <w:r w:rsidRPr="009E1D3F">
        <w:rPr>
          <w:i/>
        </w:rPr>
        <w:t>Parallel Computing, 27</w:t>
      </w:r>
      <w:r w:rsidRPr="009E1D3F">
        <w:t>(1--2), 3-35. doi: citeulike-article-id:6904486</w:t>
      </w:r>
    </w:p>
    <w:p w:rsidR="009E1D3F" w:rsidRPr="009E1D3F" w:rsidRDefault="009E1D3F" w:rsidP="009E1D3F">
      <w:pPr>
        <w:pStyle w:val="EndNoteBibliography"/>
        <w:ind w:left="720" w:hanging="720"/>
      </w:pPr>
      <w:r w:rsidRPr="009E1D3F">
        <w:t xml:space="preserve">Zotov, P. (2014). A Guide to Extension Points in OCaml. from </w:t>
      </w:r>
      <w:hyperlink r:id="rId23" w:history="1">
        <w:r w:rsidRPr="009E1D3F">
          <w:rPr>
            <w:rStyle w:val="Hyperlink"/>
          </w:rPr>
          <w:t>http://whitequark.org/blog/2014/04/16/a-guide-to-extension-points-in-ocaml/</w:t>
        </w:r>
      </w:hyperlink>
    </w:p>
    <w:p w:rsidR="00BB6726" w:rsidRDefault="00554EB3" w:rsidP="003636E7">
      <w:pPr>
        <w:spacing w:after="0" w:line="360" w:lineRule="auto"/>
        <w:rPr>
          <w:rFonts w:cs="Times New Roman"/>
          <w:szCs w:val="24"/>
        </w:rPr>
      </w:pPr>
      <w:r>
        <w:rPr>
          <w:rFonts w:cs="Times New Roman"/>
          <w:szCs w:val="24"/>
        </w:rPr>
        <w:fldChar w:fldCharType="end"/>
      </w:r>
    </w:p>
    <w:p w:rsidR="00BB6726" w:rsidRDefault="00BB6726">
      <w:pPr>
        <w:rPr>
          <w:rFonts w:cs="Times New Roman"/>
          <w:szCs w:val="24"/>
        </w:rPr>
      </w:pPr>
      <w:r>
        <w:rPr>
          <w:rFonts w:cs="Times New Roman"/>
          <w:szCs w:val="24"/>
        </w:rPr>
        <w:br w:type="page"/>
      </w:r>
    </w:p>
    <w:p w:rsidR="00BB6726" w:rsidRDefault="00BB6726" w:rsidP="00407574">
      <w:pPr>
        <w:pStyle w:val="Heading1"/>
      </w:pPr>
      <w:bookmarkStart w:id="45" w:name="_Toc415280671"/>
      <w:r>
        <w:lastRenderedPageBreak/>
        <w:t>Appendix A: ppx_toMeta.ml</w:t>
      </w:r>
      <w:bookmarkEnd w:id="45"/>
    </w:p>
    <w:p w:rsidR="00407574" w:rsidRDefault="00407574"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_mappe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_helpe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typ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Parsetre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Longiden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msg_syntaxErrorDecl = "Syntax error for toMeta annotation. Annotation is of the form [@@static &lt;statVars&gt;] where statVars = [] | sv::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msg_syntaxErrorUse = "Syntax error for toMeta annotation. Annotation is of the form [@static,use &lt;statVars&gt;] where statVars = [] | sv::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Fun = fun funTargets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 = loc; txt = 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ft -&gt;  ("", ft)) funTarget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MetaOCamlConstr = fun constrTarget constr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k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ttrs:([({txt = constrName; loc = loc}, PStr [])] @ constrTarget.pexp_attribute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constrTarget.pexp_des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Lift = fun lift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MetaOCamlConstr liftTarget "metaocaml.bracket"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Esc = fun esc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MetaOCamlConstr escTarget "metaocaml.escape"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Run = fun run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Fun [runTarget] "Runcode.run"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gedName = fun f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name^"_"^(List.fold_left (fun acc v -&gt; acc^v) "" 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isRecursive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Nonrecursive, _)}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str_desc = Pstr_value (Recursive, _)}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pvb_expr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rec aux pvb_expr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pvb_exp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ppat_desc = Ppat_var {txt = v}}, pvb_expr)}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v::(aux 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pvb_expr</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AttrLis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value binding is a list for let .. and .. and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ODO: handle and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attribut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hasToMetaAnno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_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PStr [{pstr_desc = Pstr_eval (construct, _)}])::att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2 construc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uc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Non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w:t>
      </w:r>
    </w:p>
    <w:p w:rsidR="00BB6726" w:rsidRPr="00BB6726" w:rsidRDefault="00BB6726" w:rsidP="00BB6726">
      <w:pPr>
        <w:spacing w:after="0" w:line="360" w:lineRule="auto"/>
        <w:rPr>
          <w:rFonts w:ascii="Consolas" w:hAnsi="Consolas" w:cs="Consolas"/>
          <w:sz w:val="14"/>
          <w:szCs w:val="24"/>
        </w:rPr>
      </w:pPr>
      <w:r>
        <w:rPr>
          <w:rFonts w:ascii="Consolas" w:hAnsi="Consolas" w:cs="Consolas"/>
          <w:sz w:val="14"/>
          <w:szCs w:val="24"/>
        </w:rPr>
        <w:t xml:space="preserve">                  </w:t>
      </w:r>
      <w:r w:rsidRPr="00BB6726">
        <w:rPr>
          <w:rFonts w:ascii="Consolas" w:hAnsi="Consolas" w:cs="Consolas"/>
          <w:sz w:val="14"/>
          <w:szCs w:val="24"/>
        </w:rPr>
        <w:t>Some {pexp_desc = Pexp_tuple [{pexp_desc = Pexp_ident {txt = Lident v}}; construc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r>
        <w:rPr>
          <w:rFonts w:ascii="Consolas" w:hAnsi="Consolas" w:cs="Consolas"/>
          <w:sz w:val="14"/>
          <w:szCs w:val="24"/>
        </w:rPr>
        <w:t xml:space="preserve">    </w:t>
      </w:r>
      <w:r w:rsidRPr="00BB6726">
        <w:rPr>
          <w:rFonts w:ascii="Consolas" w:hAnsi="Consolas" w:cs="Consolas"/>
          <w:sz w:val="14"/>
          <w:szCs w:val="24"/>
        </w:rPr>
        <w:t>v::(aux2 construct.pexp_d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tVars = aux2 construct.pexp_d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tVars::(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attrs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UsedStagedFun = fun fun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getUsf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getUsf cond)@(getUsf then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getUsf cond)@(getUsf thenExp)@(getUsf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getUsf condExp)@(List.flatten (List.map (fun {pc_rhs = rhs} -&gt; getUsf 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Her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_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InArgs = List.flatten (List.map (fun (_,exp) -&gt; getUsf exp)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usedHere@usedIn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getUsf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flatten (List.map (fun e -&gt; getUsf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getUsf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rec removeArguments funBody 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n = 0</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_, funBody)} -&gt; removeArguments funBody (n-1)</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arguments missing?"</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rec expContainsVar = fun exp var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expContainsVar e var)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 = va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isControlVarStatic = fun statVars actual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v -&gt; expContainsVar condExp v) stat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ux then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begin match elseExpOpt with Some e -&gt; aux e | None -&gt; fals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List.exists (fun v -&gt; expContainsVar condExp 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ist.fold_left (||) false (List.map (fun pattExp -&gt; aux pattExp.pc_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aux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ctual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AuxBody = fun funBody funName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thenExp'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Lift (sub thenExp inEsc)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 then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elseExpOp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ome (applyLift (sub elseExp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ome (sub else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fthenelse ~loc ~attrs condExp' thenExp' elseExpOp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Lift (sub rhs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 rhs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Exp.ident ~loc ~attrs:[]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 (lbl, sub exp (fname = funName))::(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e = Exp.apply ~loc ~attrs fn'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 then applyEsc e loc else 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inEsc)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not inEsc &amp;&amp; (List.exists (fun dv -&gt; v=dv) dyn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Esc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fun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AuxCall = fun vars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newBody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identExp = Exp.ident ~loc ~attrs:[] {loc = loc; txt = Lident v}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exists (fun dv -&gt; v=dv) dyn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 applyLift identExp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 ident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new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ewBody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pplyEsc newBody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UsedStagedFun = fun funBody usedStagedFun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isStaged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fn::sfs -&gt; if fname = sfn then true else aux 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usedStagedFun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is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ist.map (fun (lbl, exp) -&gt; (lbl, sub exp))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attrs -&gt;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ttr::attrs -&gt; attr::(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attrs'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RecCall = fun funBody fun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 &amp;&amp;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apply ~loc ~attrs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ArgList args body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rg::arg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fun_ ~loc ~attrs:[] "" Non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arg})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StagedBody = fun funRec statVars dynVars funBody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Flag = if funRec then Recursive else Nonrecursi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et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let_ ~loc ~attrs:[] recFlag</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buildArgList dynVars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loc;txt=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pplyLift let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gedBody = fun funBody loc vars statVars dynVars funRec funName usedStagedFun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Aux = isControlVarStatic statVars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buildAuxCall vars statVars dynVars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RecCall funBody funName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ubUsedStagedFun toStage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toStage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stagedBody = buildStagedBody (funRec &amp;&amp; (not useAux))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tVars dynVars toStageBody' funName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ful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let auxBody = subAuxBody funBody funName statVars dynVars 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ux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ubUsedStagedFun aux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aux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let_ ~loc ~attrs:[] 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ArgList vars aux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ged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taged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fullBodyWithDecl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u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u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ull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usfn::usf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dec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Run (applyLift (applyEsc (apply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v -&gt; Exp.ident ~loc ~attrs:[] {txt = Lident v; loc = loc})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getStagedName usfn statVars) loc) loc) lo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let_ ~loc ~attrs:[] Non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us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decl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ux u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used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buildArgList statVars fullBodyWithDecl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let buildMeta = fun funRec funDef vars statVars dynVar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rLoc = funDef.pstr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pstr_desc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Pstr_value (_, f) -&gt; f</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vbLoc = (List.hd f).pvb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un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List.hd f).pvb_pat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pat_desc = Ppat_var {txt = fn}} -&gt; 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valid fun name patter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stagedName = Pat.var ~loc:vbLoc ~attrs:[] {loc = vbLoc; txt = getStagedName funName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unBody = removeArguments (List.hd f).pvb_expr (List.length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StagedFun = getUsedStagedFun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gedBody = getStagedBody funBody vbLoc vars statVars dynVars funRec funName usedStagedFun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r.value ~loc:strLoc Nonrecursive [Vb.mk ~loc:vbLoc ~attrs:[] stagedName staged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toMeta_mapper argv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default_mappe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ructure = fun mapper structure_item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ructure_item_mapper = fun mapper structure_item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tructure_item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_)}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hasToMetaAnnot structure_item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 = isRecursive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vars = getVars structure_item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tVarVariants = getStatVars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svv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vv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tatVars::svv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dynVars = List.filter (fun v -&gt; not (List.exists (fun sv -&gt; v=sv) statVars))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Meta r structure_item vars statVars dynVars)::(aux svv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default_mapper.structure_item mapper structure_item)::(aux statVarVariant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ist.flatten (List.map (structure_item_mapper mapper) structure_item_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p>
    <w:p w:rsid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 = register "toMeta" toMeta_mapper</w:t>
      </w:r>
    </w:p>
    <w:p w:rsidR="00BB6726" w:rsidRDefault="00BB6726">
      <w:pPr>
        <w:rPr>
          <w:rFonts w:ascii="Consolas" w:hAnsi="Consolas" w:cs="Consolas"/>
          <w:sz w:val="14"/>
          <w:szCs w:val="24"/>
        </w:rPr>
      </w:pPr>
      <w:r>
        <w:rPr>
          <w:rFonts w:ascii="Consolas" w:hAnsi="Consolas" w:cs="Consolas"/>
          <w:sz w:val="14"/>
          <w:szCs w:val="24"/>
        </w:rPr>
        <w:br w:type="page"/>
      </w:r>
    </w:p>
    <w:p w:rsidR="00334A4A" w:rsidRPr="00334A4A" w:rsidRDefault="00D10846" w:rsidP="00407574">
      <w:pPr>
        <w:pStyle w:val="Heading1"/>
      </w:pPr>
      <w:bookmarkStart w:id="46" w:name="_Toc415280672"/>
      <w:r>
        <w:lastRenderedPageBreak/>
        <w:t>Appendix B: Sample OCaml AST</w:t>
      </w:r>
      <w:bookmarkEnd w:id="46"/>
    </w:p>
    <w:p w:rsidR="00407574" w:rsidRDefault="00407574" w:rsidP="00BB6726">
      <w:pPr>
        <w:spacing w:after="0" w:line="360" w:lineRule="auto"/>
        <w:rPr>
          <w:rFonts w:ascii="Consolas" w:hAnsi="Consolas" w:cs="Consolas"/>
          <w:sz w:val="16"/>
          <w:szCs w:val="14"/>
        </w:rPr>
      </w:pPr>
    </w:p>
    <w:p w:rsidR="00BB6726" w:rsidRPr="00407574" w:rsidRDefault="00BB6726" w:rsidP="00BB6726">
      <w:pPr>
        <w:spacing w:after="0" w:line="360" w:lineRule="auto"/>
        <w:rPr>
          <w:rFonts w:ascii="Consolas" w:hAnsi="Consolas" w:cs="Consolas"/>
          <w:sz w:val="16"/>
          <w:szCs w:val="14"/>
        </w:rPr>
      </w:pPr>
      <w:r w:rsidRPr="00407574">
        <w:rPr>
          <w:rFonts w:ascii="Consolas" w:hAnsi="Consolas" w:cs="Consolas"/>
          <w:sz w:val="16"/>
          <w:szCs w:val="14"/>
        </w:rPr>
        <w:t>let rec pow x n = if n=0 then 1 else x * (pow x (n-1)) [@@static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value (Recursiv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pat = {ppat_desc = Ppat_var {txt =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expr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None, {ppat_desc = Ppat_var {txt =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None, {ppat_desc = Ppat_var {txt =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ifthenels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constant (Const_int 0)})])},</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attributes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txt = "static"},</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eval</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tupl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 Non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sectPr w:rsidR="00BB6726" w:rsidRPr="00334A4A" w:rsidSect="00361551">
      <w:footerReference w:type="default" r:id="rId24"/>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42BE" w:rsidRDefault="008742BE" w:rsidP="00270AB1">
      <w:pPr>
        <w:spacing w:after="0" w:line="240" w:lineRule="auto"/>
      </w:pPr>
      <w:r>
        <w:separator/>
      </w:r>
    </w:p>
  </w:endnote>
  <w:endnote w:type="continuationSeparator" w:id="0">
    <w:p w:rsidR="008742BE" w:rsidRDefault="008742BE"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8A8" w:rsidRDefault="003738A8">
    <w:pPr>
      <w:pStyle w:val="Footer"/>
    </w:pPr>
  </w:p>
  <w:p w:rsidR="003738A8" w:rsidRPr="00C0214B" w:rsidRDefault="003738A8"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38A8" w:rsidRDefault="003738A8" w:rsidP="00C0214B">
    <w:pPr>
      <w:pStyle w:val="Footer"/>
      <w:ind w:right="110"/>
      <w:jc w:val="right"/>
    </w:pPr>
  </w:p>
  <w:p w:rsidR="003738A8" w:rsidRPr="00C0214B" w:rsidRDefault="003738A8"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3738A8" w:rsidRDefault="003738A8">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3738A8" w:rsidRDefault="003738A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3738A8" w:rsidRPr="00984A37" w:rsidRDefault="003738A8">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1A0CC1">
          <w:rPr>
            <w:rFonts w:cs="Times New Roman"/>
            <w:noProof/>
            <w:szCs w:val="24"/>
          </w:rPr>
          <w:t>14</w:t>
        </w:r>
        <w:r w:rsidRPr="00984A37">
          <w:rPr>
            <w:rFonts w:cs="Times New Roman"/>
            <w:noProof/>
            <w:szCs w:val="24"/>
          </w:rPr>
          <w:fldChar w:fldCharType="end"/>
        </w:r>
      </w:p>
    </w:sdtContent>
  </w:sdt>
  <w:p w:rsidR="003738A8" w:rsidRPr="00C0214B" w:rsidRDefault="003738A8"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3738A8" w:rsidRDefault="003738A8">
        <w:pPr>
          <w:pStyle w:val="Footer"/>
          <w:jc w:val="right"/>
        </w:pPr>
        <w:r>
          <w:fldChar w:fldCharType="begin"/>
        </w:r>
        <w:r>
          <w:instrText xml:space="preserve"> PAGE   \* MERGEFORMAT </w:instrText>
        </w:r>
        <w:r>
          <w:fldChar w:fldCharType="separate"/>
        </w:r>
        <w:r w:rsidR="001A0CC1">
          <w:rPr>
            <w:noProof/>
          </w:rPr>
          <w:t>iii</w:t>
        </w:r>
        <w:r>
          <w:rPr>
            <w:noProof/>
          </w:rPr>
          <w:fldChar w:fldCharType="end"/>
        </w:r>
      </w:p>
    </w:sdtContent>
  </w:sdt>
  <w:p w:rsidR="003738A8" w:rsidRPr="00C0214B" w:rsidRDefault="003738A8"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3738A8" w:rsidRDefault="003738A8">
        <w:pPr>
          <w:pStyle w:val="Footer"/>
          <w:jc w:val="right"/>
        </w:pPr>
        <w:r>
          <w:fldChar w:fldCharType="begin"/>
        </w:r>
        <w:r>
          <w:instrText xml:space="preserve"> PAGE   \* MERGEFORMAT </w:instrText>
        </w:r>
        <w:r>
          <w:fldChar w:fldCharType="separate"/>
        </w:r>
        <w:r w:rsidR="001A0CC1">
          <w:rPr>
            <w:noProof/>
          </w:rPr>
          <w:t>15</w:t>
        </w:r>
        <w:r>
          <w:rPr>
            <w:noProof/>
          </w:rPr>
          <w:fldChar w:fldCharType="end"/>
        </w:r>
      </w:p>
    </w:sdtContent>
  </w:sdt>
  <w:p w:rsidR="003738A8" w:rsidRPr="00C0214B" w:rsidRDefault="003738A8"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42BE" w:rsidRDefault="008742BE" w:rsidP="00270AB1">
      <w:pPr>
        <w:spacing w:after="0" w:line="240" w:lineRule="auto"/>
      </w:pPr>
      <w:r>
        <w:separator/>
      </w:r>
    </w:p>
  </w:footnote>
  <w:footnote w:type="continuationSeparator" w:id="0">
    <w:p w:rsidR="008742BE" w:rsidRDefault="008742BE"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record-ids&gt;&lt;/item&gt;&lt;/Libraries&gt;"/>
  </w:docVars>
  <w:rsids>
    <w:rsidRoot w:val="0012020D"/>
    <w:rsid w:val="00005023"/>
    <w:rsid w:val="000160D3"/>
    <w:rsid w:val="0001756D"/>
    <w:rsid w:val="00025ABE"/>
    <w:rsid w:val="000566DD"/>
    <w:rsid w:val="00064C9D"/>
    <w:rsid w:val="00065564"/>
    <w:rsid w:val="00073BC8"/>
    <w:rsid w:val="00080B80"/>
    <w:rsid w:val="00090B75"/>
    <w:rsid w:val="000A1644"/>
    <w:rsid w:val="000B22EE"/>
    <w:rsid w:val="000B7697"/>
    <w:rsid w:val="000C5684"/>
    <w:rsid w:val="000E33F9"/>
    <w:rsid w:val="001044FB"/>
    <w:rsid w:val="0012020D"/>
    <w:rsid w:val="00122CC0"/>
    <w:rsid w:val="001314BB"/>
    <w:rsid w:val="00140A0B"/>
    <w:rsid w:val="001576B7"/>
    <w:rsid w:val="00175382"/>
    <w:rsid w:val="001806C0"/>
    <w:rsid w:val="00180AA2"/>
    <w:rsid w:val="00182F2B"/>
    <w:rsid w:val="00187150"/>
    <w:rsid w:val="001872D0"/>
    <w:rsid w:val="0019615E"/>
    <w:rsid w:val="001A0CC1"/>
    <w:rsid w:val="001B3587"/>
    <w:rsid w:val="001B480C"/>
    <w:rsid w:val="001B5E38"/>
    <w:rsid w:val="001C039E"/>
    <w:rsid w:val="001E30FE"/>
    <w:rsid w:val="001E6B90"/>
    <w:rsid w:val="00232256"/>
    <w:rsid w:val="00232CDB"/>
    <w:rsid w:val="002418BD"/>
    <w:rsid w:val="0024455F"/>
    <w:rsid w:val="00251863"/>
    <w:rsid w:val="00252ADC"/>
    <w:rsid w:val="00252DC4"/>
    <w:rsid w:val="00252E1A"/>
    <w:rsid w:val="00270619"/>
    <w:rsid w:val="00270AB1"/>
    <w:rsid w:val="002754A9"/>
    <w:rsid w:val="00291EC0"/>
    <w:rsid w:val="0029208C"/>
    <w:rsid w:val="002B4D38"/>
    <w:rsid w:val="002B6093"/>
    <w:rsid w:val="002B6700"/>
    <w:rsid w:val="002B7480"/>
    <w:rsid w:val="002D19FF"/>
    <w:rsid w:val="002D5D9C"/>
    <w:rsid w:val="002E6D49"/>
    <w:rsid w:val="002F10CC"/>
    <w:rsid w:val="002F1173"/>
    <w:rsid w:val="00315C95"/>
    <w:rsid w:val="00333343"/>
    <w:rsid w:val="00334A4A"/>
    <w:rsid w:val="0033538E"/>
    <w:rsid w:val="00341E4A"/>
    <w:rsid w:val="0035099E"/>
    <w:rsid w:val="00361551"/>
    <w:rsid w:val="003636E7"/>
    <w:rsid w:val="003738A8"/>
    <w:rsid w:val="003802D7"/>
    <w:rsid w:val="003810BB"/>
    <w:rsid w:val="00395861"/>
    <w:rsid w:val="003A506B"/>
    <w:rsid w:val="003A6189"/>
    <w:rsid w:val="003B1AE7"/>
    <w:rsid w:val="003C0522"/>
    <w:rsid w:val="003D6CC9"/>
    <w:rsid w:val="003E3258"/>
    <w:rsid w:val="003F2B02"/>
    <w:rsid w:val="003F6F7C"/>
    <w:rsid w:val="00407574"/>
    <w:rsid w:val="0042342B"/>
    <w:rsid w:val="00425DE3"/>
    <w:rsid w:val="00436515"/>
    <w:rsid w:val="00455FFA"/>
    <w:rsid w:val="004563D5"/>
    <w:rsid w:val="00484E07"/>
    <w:rsid w:val="004973C5"/>
    <w:rsid w:val="004A154F"/>
    <w:rsid w:val="004D6B34"/>
    <w:rsid w:val="004E3A98"/>
    <w:rsid w:val="004F2781"/>
    <w:rsid w:val="005070ED"/>
    <w:rsid w:val="005154A6"/>
    <w:rsid w:val="00520CA6"/>
    <w:rsid w:val="0052156A"/>
    <w:rsid w:val="00537A82"/>
    <w:rsid w:val="00540E02"/>
    <w:rsid w:val="00546195"/>
    <w:rsid w:val="0055329B"/>
    <w:rsid w:val="00554EB3"/>
    <w:rsid w:val="00567545"/>
    <w:rsid w:val="0057191D"/>
    <w:rsid w:val="00575A3A"/>
    <w:rsid w:val="00583800"/>
    <w:rsid w:val="005844B1"/>
    <w:rsid w:val="00584D18"/>
    <w:rsid w:val="00591030"/>
    <w:rsid w:val="005A0E5A"/>
    <w:rsid w:val="005A4446"/>
    <w:rsid w:val="005A4E64"/>
    <w:rsid w:val="005B3830"/>
    <w:rsid w:val="005B40FD"/>
    <w:rsid w:val="005D2146"/>
    <w:rsid w:val="005E47F3"/>
    <w:rsid w:val="00610E85"/>
    <w:rsid w:val="006219F9"/>
    <w:rsid w:val="00624E5E"/>
    <w:rsid w:val="006822B9"/>
    <w:rsid w:val="0068570C"/>
    <w:rsid w:val="00692FD2"/>
    <w:rsid w:val="006A213F"/>
    <w:rsid w:val="006B56BD"/>
    <w:rsid w:val="006C1E07"/>
    <w:rsid w:val="006D160C"/>
    <w:rsid w:val="00700A4D"/>
    <w:rsid w:val="00701326"/>
    <w:rsid w:val="007079D7"/>
    <w:rsid w:val="007122D8"/>
    <w:rsid w:val="007453DD"/>
    <w:rsid w:val="00752219"/>
    <w:rsid w:val="00754815"/>
    <w:rsid w:val="0076118D"/>
    <w:rsid w:val="00766817"/>
    <w:rsid w:val="0079684B"/>
    <w:rsid w:val="007B7CA6"/>
    <w:rsid w:val="007C092A"/>
    <w:rsid w:val="007E4105"/>
    <w:rsid w:val="007E68FE"/>
    <w:rsid w:val="007E72E6"/>
    <w:rsid w:val="00800DCE"/>
    <w:rsid w:val="008065A7"/>
    <w:rsid w:val="00811217"/>
    <w:rsid w:val="008221CB"/>
    <w:rsid w:val="00825500"/>
    <w:rsid w:val="008632C9"/>
    <w:rsid w:val="008742BE"/>
    <w:rsid w:val="00885F12"/>
    <w:rsid w:val="008D3004"/>
    <w:rsid w:val="008F34F7"/>
    <w:rsid w:val="00920066"/>
    <w:rsid w:val="009267C5"/>
    <w:rsid w:val="00926C51"/>
    <w:rsid w:val="00930CFF"/>
    <w:rsid w:val="0093670C"/>
    <w:rsid w:val="009458C0"/>
    <w:rsid w:val="00945F07"/>
    <w:rsid w:val="00947271"/>
    <w:rsid w:val="00971EFC"/>
    <w:rsid w:val="00984A37"/>
    <w:rsid w:val="009923B0"/>
    <w:rsid w:val="009A1CB7"/>
    <w:rsid w:val="009A4DA7"/>
    <w:rsid w:val="009B68A4"/>
    <w:rsid w:val="009C4E84"/>
    <w:rsid w:val="009C5034"/>
    <w:rsid w:val="009D2C84"/>
    <w:rsid w:val="009D75AD"/>
    <w:rsid w:val="009E1D3F"/>
    <w:rsid w:val="00A05F6F"/>
    <w:rsid w:val="00A10B5C"/>
    <w:rsid w:val="00A11892"/>
    <w:rsid w:val="00A13BF7"/>
    <w:rsid w:val="00A27AE0"/>
    <w:rsid w:val="00A36FD6"/>
    <w:rsid w:val="00A4106D"/>
    <w:rsid w:val="00A43650"/>
    <w:rsid w:val="00A63DBB"/>
    <w:rsid w:val="00A7074C"/>
    <w:rsid w:val="00A72CCB"/>
    <w:rsid w:val="00A735D8"/>
    <w:rsid w:val="00A813B6"/>
    <w:rsid w:val="00A91221"/>
    <w:rsid w:val="00A95ED0"/>
    <w:rsid w:val="00AB4B44"/>
    <w:rsid w:val="00AB6AA6"/>
    <w:rsid w:val="00AE2562"/>
    <w:rsid w:val="00AE3066"/>
    <w:rsid w:val="00AE359D"/>
    <w:rsid w:val="00AE5772"/>
    <w:rsid w:val="00AE7025"/>
    <w:rsid w:val="00AF3A62"/>
    <w:rsid w:val="00B2043B"/>
    <w:rsid w:val="00B3331C"/>
    <w:rsid w:val="00B3464E"/>
    <w:rsid w:val="00B456DD"/>
    <w:rsid w:val="00B56777"/>
    <w:rsid w:val="00B702E5"/>
    <w:rsid w:val="00B77613"/>
    <w:rsid w:val="00B838A5"/>
    <w:rsid w:val="00BA22AB"/>
    <w:rsid w:val="00BB6726"/>
    <w:rsid w:val="00BC24AD"/>
    <w:rsid w:val="00BD0476"/>
    <w:rsid w:val="00BD2E6C"/>
    <w:rsid w:val="00BD3BDF"/>
    <w:rsid w:val="00BF3325"/>
    <w:rsid w:val="00BF429F"/>
    <w:rsid w:val="00C0214B"/>
    <w:rsid w:val="00C239CF"/>
    <w:rsid w:val="00C6099B"/>
    <w:rsid w:val="00C61DB0"/>
    <w:rsid w:val="00C620CE"/>
    <w:rsid w:val="00C81750"/>
    <w:rsid w:val="00CA4D2C"/>
    <w:rsid w:val="00CA6086"/>
    <w:rsid w:val="00CB4A5A"/>
    <w:rsid w:val="00CB5557"/>
    <w:rsid w:val="00CB5767"/>
    <w:rsid w:val="00CE32F9"/>
    <w:rsid w:val="00D10846"/>
    <w:rsid w:val="00D139CF"/>
    <w:rsid w:val="00D1712A"/>
    <w:rsid w:val="00D17891"/>
    <w:rsid w:val="00D46C39"/>
    <w:rsid w:val="00D50D5C"/>
    <w:rsid w:val="00D52AFA"/>
    <w:rsid w:val="00D66E1C"/>
    <w:rsid w:val="00D67F71"/>
    <w:rsid w:val="00D71767"/>
    <w:rsid w:val="00D7690B"/>
    <w:rsid w:val="00D77BAD"/>
    <w:rsid w:val="00D821C1"/>
    <w:rsid w:val="00D823BE"/>
    <w:rsid w:val="00D8311F"/>
    <w:rsid w:val="00D84E7A"/>
    <w:rsid w:val="00D91A96"/>
    <w:rsid w:val="00DA27EB"/>
    <w:rsid w:val="00DB67E4"/>
    <w:rsid w:val="00DB6DE6"/>
    <w:rsid w:val="00DC1081"/>
    <w:rsid w:val="00DC1C30"/>
    <w:rsid w:val="00DC28D1"/>
    <w:rsid w:val="00DC388D"/>
    <w:rsid w:val="00DE030B"/>
    <w:rsid w:val="00DE3C18"/>
    <w:rsid w:val="00DE4F3B"/>
    <w:rsid w:val="00DF73AE"/>
    <w:rsid w:val="00E10C1E"/>
    <w:rsid w:val="00E24B12"/>
    <w:rsid w:val="00E35FC6"/>
    <w:rsid w:val="00E367C3"/>
    <w:rsid w:val="00E44AF9"/>
    <w:rsid w:val="00E456F1"/>
    <w:rsid w:val="00E46B7A"/>
    <w:rsid w:val="00E6706C"/>
    <w:rsid w:val="00E84414"/>
    <w:rsid w:val="00EB6618"/>
    <w:rsid w:val="00EC4E62"/>
    <w:rsid w:val="00ED216B"/>
    <w:rsid w:val="00ED3C93"/>
    <w:rsid w:val="00EE0185"/>
    <w:rsid w:val="00EE0F4C"/>
    <w:rsid w:val="00EE10AE"/>
    <w:rsid w:val="00EF1885"/>
    <w:rsid w:val="00F01B19"/>
    <w:rsid w:val="00F160B6"/>
    <w:rsid w:val="00F36B50"/>
    <w:rsid w:val="00F4221E"/>
    <w:rsid w:val="00F625F9"/>
    <w:rsid w:val="00F70A31"/>
    <w:rsid w:val="00F86344"/>
    <w:rsid w:val="00FA2376"/>
    <w:rsid w:val="00FB3DAB"/>
    <w:rsid w:val="00FB5466"/>
    <w:rsid w:val="00FC0A36"/>
    <w:rsid w:val="00FC3ECD"/>
    <w:rsid w:val="00FC5881"/>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caml.inria.fr/cgi-bin/viewvc.cgi/ocaml/trunk/parsing/ast_helper.ml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nfosun.fmi.uni-passau.de/cl/arbeiten/Langhammer.pdf"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caml.inria.fr/cgi-bin/viewvc.cgi/ocaml/trunk/parsing/parsetree.ml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aml.inria.fr/cgi-bin/viewvc.cgi/ocaml/trunk/parsing/asttypes.mli" TargetMode="External"/><Relationship Id="rId20"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23" Type="http://schemas.openxmlformats.org/officeDocument/2006/relationships/hyperlink" Target="http://whitequark.org/blog/2014/04/16/a-guide-to-extension-points-in-ocaml/" TargetMode="External"/><Relationship Id="rId10" Type="http://schemas.openxmlformats.org/officeDocument/2006/relationships/footer" Target="footer3.xml"/><Relationship Id="rId19" Type="http://schemas.openxmlformats.org/officeDocument/2006/relationships/hyperlink" Target="http://caml.inria.fr/cgi-bin/viewvc.cgi/ocaml/trunk/parsing/ast_mapper.mli"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hyperlink" Target="http://www.cs.rice.edu/~taha/publications/journal/dspg04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EB52C-FEE9-4D76-A943-674EF4055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TotalTime>
  <Pages>43</Pages>
  <Words>12268</Words>
  <Characters>69932</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2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212</cp:revision>
  <dcterms:created xsi:type="dcterms:W3CDTF">2015-03-23T12:48:00Z</dcterms:created>
  <dcterms:modified xsi:type="dcterms:W3CDTF">2015-03-27T20:35:00Z</dcterms:modified>
</cp:coreProperties>
</file>